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36C2D">
      <w:pPr>
        <w:ind w:right="270"/>
        <w:rPr>
          <w:b/>
        </w:rPr>
        <w:pPrChange w:id="0" w:author="Microsoft Office User" w:date="2021-06-15T11:56:00Z">
          <w:pPr>
            <w:ind w:right="270"/>
            <w:jc w:val="center"/>
          </w:pPr>
        </w:pPrChange>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36C2D">
      <w:pPr>
        <w:ind w:right="270"/>
        <w:pPrChange w:id="1" w:author="Microsoft Office User" w:date="2021-06-15T11:56:00Z">
          <w:pPr>
            <w:ind w:right="270"/>
            <w:jc w:val="center"/>
          </w:pPr>
        </w:pPrChange>
      </w:pPr>
      <w:r w:rsidRPr="00D417D1">
        <w:t>June 30, 202</w:t>
      </w:r>
      <w:r>
        <w:t>1</w:t>
      </w:r>
      <w:r w:rsidRPr="00D417D1">
        <w:t xml:space="preserve"> </w:t>
      </w:r>
      <w:r>
        <w:t>Final</w:t>
      </w:r>
      <w:r w:rsidRPr="00D417D1">
        <w:t xml:space="preserve"> Report</w:t>
      </w:r>
    </w:p>
    <w:p w14:paraId="55616BCC" w14:textId="40E2A94E" w:rsidR="006F47E9" w:rsidRPr="00D417D1" w:rsidRDefault="006F47E9" w:rsidP="00636C2D">
      <w:pPr>
        <w:ind w:right="270"/>
        <w:pPrChange w:id="2" w:author="Microsoft Office User" w:date="2021-06-15T11:56:00Z">
          <w:pPr>
            <w:ind w:right="270"/>
            <w:jc w:val="center"/>
          </w:pPr>
        </w:pPrChange>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36C2D">
      <w:pPr>
        <w:ind w:right="270"/>
        <w:pPrChange w:id="3" w:author="Microsoft Office User" w:date="2021-06-15T11:56:00Z">
          <w:pPr>
            <w:ind w:right="270"/>
            <w:jc w:val="center"/>
          </w:pPr>
        </w:pPrChange>
      </w:pPr>
      <w:r w:rsidRPr="00D417D1">
        <w:t>University of California, Davis</w:t>
      </w:r>
    </w:p>
    <w:p w14:paraId="37DEEC3B" w14:textId="77777777" w:rsidR="006F47E9" w:rsidRPr="00D417D1" w:rsidRDefault="006F47E9" w:rsidP="00636C2D">
      <w:pPr>
        <w:ind w:right="270"/>
        <w:pPrChange w:id="4" w:author="Microsoft Office User" w:date="2021-06-15T11:56:00Z">
          <w:pPr>
            <w:ind w:right="270"/>
            <w:jc w:val="both"/>
          </w:pPr>
        </w:pPrChange>
      </w:pPr>
      <w:r w:rsidRPr="00D417D1">
        <w:t xml:space="preserve"> </w:t>
      </w:r>
    </w:p>
    <w:p w14:paraId="7E1977AF" w14:textId="77777777" w:rsidR="006F47E9" w:rsidRPr="00D417D1" w:rsidRDefault="006F47E9" w:rsidP="00636C2D">
      <w:pPr>
        <w:ind w:right="270"/>
        <w:pPrChange w:id="5" w:author="Microsoft Office User" w:date="2021-06-15T11:56:00Z">
          <w:pPr>
            <w:ind w:right="270"/>
            <w:jc w:val="both"/>
          </w:pPr>
        </w:pPrChange>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36C2D">
      <w:pPr>
        <w:rPr>
          <w:rFonts w:ascii="Times" w:hAnsi="Times"/>
          <w:b/>
          <w:bCs/>
          <w:u w:val="single"/>
        </w:rPr>
        <w:pPrChange w:id="6" w:author="Microsoft Office User" w:date="2021-06-15T11:56:00Z">
          <w:pPr>
            <w:jc w:val="both"/>
          </w:pPr>
        </w:pPrChange>
      </w:pPr>
    </w:p>
    <w:p w14:paraId="62ED85B6" w14:textId="77777777" w:rsidR="006F47E9" w:rsidRDefault="006F47E9" w:rsidP="00636C2D">
      <w:pPr>
        <w:rPr>
          <w:rFonts w:ascii="Times" w:hAnsi="Times"/>
          <w:b/>
          <w:bCs/>
          <w:u w:val="single"/>
        </w:rPr>
        <w:pPrChange w:id="7" w:author="Microsoft Office User" w:date="2021-06-15T11:56:00Z">
          <w:pPr>
            <w:jc w:val="both"/>
          </w:pPr>
        </w:pPrChange>
      </w:pPr>
    </w:p>
    <w:p w14:paraId="4D2F7A06" w14:textId="1F3E15E7" w:rsidR="006F47E9" w:rsidRPr="00ED2C76" w:rsidRDefault="00ED2C76" w:rsidP="00636C2D">
      <w:pPr>
        <w:pStyle w:val="Heading1"/>
        <w:pPrChange w:id="8" w:author="Microsoft Office User" w:date="2021-06-15T11:56:00Z">
          <w:pPr>
            <w:pStyle w:val="Heading1"/>
            <w:jc w:val="both"/>
          </w:pPr>
        </w:pPrChange>
      </w:pPr>
      <w:del w:id="9" w:author="Microsoft Office User" w:date="2021-06-14T15:11:00Z">
        <w:r w:rsidRPr="00ED2C76" w:rsidDel="00F912BC">
          <w:delText xml:space="preserve">Project </w:delText>
        </w:r>
        <w:r w:rsidR="006F47E9" w:rsidRPr="00ED2C76" w:rsidDel="00F912BC">
          <w:delText>Background</w:delText>
        </w:r>
      </w:del>
      <w:ins w:id="10" w:author="Microsoft Office User" w:date="2021-06-14T15:11:00Z">
        <w:r w:rsidR="00F912BC">
          <w:t>Prologue</w:t>
        </w:r>
      </w:ins>
      <w:ins w:id="11" w:author="Microsoft Office User" w:date="2021-06-14T15:22:00Z">
        <w:r w:rsidR="007B46EC">
          <w:t xml:space="preserve"> and Project Object</w:t>
        </w:r>
        <w:r w:rsidR="002373FE">
          <w:t>ives</w:t>
        </w:r>
      </w:ins>
    </w:p>
    <w:p w14:paraId="31690907" w14:textId="77777777" w:rsidR="006F47E9" w:rsidRDefault="006F47E9" w:rsidP="00636C2D">
      <w:pPr>
        <w:ind w:right="270"/>
        <w:rPr>
          <w:u w:val="single"/>
        </w:rPr>
        <w:pPrChange w:id="12" w:author="Microsoft Office User" w:date="2021-06-15T11:56:00Z">
          <w:pPr>
            <w:ind w:right="270"/>
            <w:jc w:val="both"/>
          </w:pPr>
        </w:pPrChange>
      </w:pPr>
    </w:p>
    <w:p w14:paraId="73978E79" w14:textId="2A972650" w:rsidR="00F912BC" w:rsidRDefault="00F912BC" w:rsidP="00636C2D">
      <w:pPr>
        <w:ind w:right="270"/>
        <w:rPr>
          <w:ins w:id="13" w:author="Microsoft Office User" w:date="2021-06-14T15:21:00Z"/>
          <w:color w:val="00000A"/>
        </w:rPr>
        <w:pPrChange w:id="14" w:author="Microsoft Office User" w:date="2021-06-15T11:56:00Z">
          <w:pPr>
            <w:ind w:right="270"/>
            <w:jc w:val="both"/>
          </w:pPr>
        </w:pPrChange>
      </w:pPr>
      <w:ins w:id="15" w:author="Microsoft Office User" w:date="2021-06-14T15:06:00Z">
        <w:r>
          <w:rPr>
            <w:color w:val="00000A"/>
          </w:rPr>
          <w:t xml:space="preserve">Delta Smelt have been in decline for decades. Genetic tools have been useful for monitoring overall diversity and effective </w:t>
        </w:r>
      </w:ins>
      <w:ins w:id="16" w:author="Microsoft Office User" w:date="2021-06-14T15:07:00Z">
        <w:r>
          <w:rPr>
            <w:color w:val="00000A"/>
          </w:rPr>
          <w:t>population size</w:t>
        </w:r>
      </w:ins>
      <w:ins w:id="17" w:author="Microsoft Office User" w:date="2021-06-14T15:11:00Z">
        <w:r>
          <w:rPr>
            <w:color w:val="00000A"/>
          </w:rPr>
          <w:t xml:space="preserve"> (Ne)</w:t>
        </w:r>
      </w:ins>
      <w:ins w:id="18" w:author="Microsoft Office User" w:date="2021-06-14T15:07:00Z">
        <w:r>
          <w:rPr>
            <w:color w:val="00000A"/>
          </w:rPr>
          <w:t xml:space="preserve"> in the wild population, genetic management in the captive population</w:t>
        </w:r>
      </w:ins>
      <w:ins w:id="19" w:author="Microsoft Office User" w:date="2021-06-14T15:12:00Z">
        <w:r>
          <w:rPr>
            <w:color w:val="00000A"/>
          </w:rPr>
          <w:t xml:space="preserve">, developing assays to </w:t>
        </w:r>
        <w:r w:rsidR="007B46EC">
          <w:rPr>
            <w:color w:val="00000A"/>
          </w:rPr>
          <w:t xml:space="preserve">detect hybrids between Delta Smelt, </w:t>
        </w:r>
        <w:proofErr w:type="spellStart"/>
        <w:r w:rsidR="007B46EC">
          <w:rPr>
            <w:color w:val="00000A"/>
          </w:rPr>
          <w:t>Wakasagi</w:t>
        </w:r>
        <w:proofErr w:type="spellEnd"/>
        <w:r w:rsidR="007B46EC">
          <w:rPr>
            <w:color w:val="00000A"/>
          </w:rPr>
          <w:t>, and Longfin smelt, and develop eDNA assays</w:t>
        </w:r>
      </w:ins>
      <w:ins w:id="20" w:author="Microsoft Office User" w:date="2021-06-14T15:07:00Z">
        <w:r>
          <w:rPr>
            <w:color w:val="00000A"/>
          </w:rPr>
          <w:t xml:space="preserve">. Attempts at quantifying Ne in the wild population have been hampered by </w:t>
        </w:r>
      </w:ins>
      <w:ins w:id="21" w:author="Microsoft Office User" w:date="2021-06-14T15:08:00Z">
        <w:r>
          <w:rPr>
            <w:color w:val="00000A"/>
          </w:rPr>
          <w:t>several interacting factors. 1) a lack of power using microsatellite markers, and 2) a very large historical Ne in the delta smelt population.</w:t>
        </w:r>
      </w:ins>
      <w:ins w:id="22" w:author="Microsoft Office User" w:date="2021-06-14T15:09:00Z">
        <w:r>
          <w:rPr>
            <w:color w:val="00000A"/>
          </w:rPr>
          <w:t xml:space="preserve"> In order to improve estimates of Ne, we assembled the delta smelt genome. We then leveraged the genome to estimate Ne, examine domestica</w:t>
        </w:r>
      </w:ins>
      <w:ins w:id="23" w:author="Microsoft Office User" w:date="2021-06-14T15:10:00Z">
        <w:r>
          <w:rPr>
            <w:color w:val="00000A"/>
          </w:rPr>
          <w:t>tion selection, and search for a sex marker. While Ne is useful for monitoring purposes, we strongly advice agains</w:t>
        </w:r>
      </w:ins>
      <w:ins w:id="24" w:author="Microsoft Office User" w:date="2021-06-14T15:11:00Z">
        <w:r>
          <w:rPr>
            <w:color w:val="00000A"/>
          </w:rPr>
          <w:t>t</w:t>
        </w:r>
      </w:ins>
      <w:ins w:id="25" w:author="Microsoft Office User" w:date="2021-06-14T15:10:00Z">
        <w:r>
          <w:rPr>
            <w:color w:val="00000A"/>
          </w:rPr>
          <w:t xml:space="preserve"> the use of Ne in isolation for making </w:t>
        </w:r>
      </w:ins>
      <w:ins w:id="26" w:author="Microsoft Office User" w:date="2021-06-14T15:11:00Z">
        <w:r>
          <w:rPr>
            <w:color w:val="00000A"/>
          </w:rPr>
          <w:t>management decisions.</w:t>
        </w:r>
      </w:ins>
      <w:ins w:id="27" w:author="Microsoft Office User" w:date="2021-06-14T15:13:00Z">
        <w:r w:rsidR="007B46EC">
          <w:rPr>
            <w:color w:val="00000A"/>
          </w:rPr>
          <w:t xml:space="preserve"> </w:t>
        </w:r>
      </w:ins>
    </w:p>
    <w:p w14:paraId="2A79C321" w14:textId="77777777" w:rsidR="00F912BC" w:rsidRDefault="00F912BC" w:rsidP="00636C2D">
      <w:pPr>
        <w:ind w:right="270"/>
        <w:rPr>
          <w:ins w:id="28" w:author="Microsoft Office User" w:date="2021-06-14T15:06:00Z"/>
          <w:color w:val="00000A"/>
        </w:rPr>
        <w:pPrChange w:id="29" w:author="Microsoft Office User" w:date="2021-06-15T11:56:00Z">
          <w:pPr>
            <w:ind w:right="270"/>
            <w:jc w:val="both"/>
          </w:pPr>
        </w:pPrChange>
      </w:pPr>
    </w:p>
    <w:p w14:paraId="38B5F6A4" w14:textId="6740193C" w:rsidR="002373FE" w:rsidRDefault="006F47E9" w:rsidP="00636C2D">
      <w:pPr>
        <w:ind w:right="270"/>
        <w:rPr>
          <w:ins w:id="30" w:author="Microsoft Office User" w:date="2021-06-14T15:22:00Z"/>
          <w:color w:val="00000A"/>
        </w:rPr>
        <w:pPrChange w:id="31" w:author="Microsoft Office User" w:date="2021-06-15T11:56:00Z">
          <w:pPr>
            <w:ind w:right="270"/>
            <w:jc w:val="both"/>
          </w:pPr>
        </w:pPrChange>
      </w:pPr>
      <w:r>
        <w:rPr>
          <w:color w:val="00000A"/>
        </w:rPr>
        <w:t xml:space="preserve">For this project </w:t>
      </w:r>
      <w:del w:id="32" w:author="Microsoft Office User" w:date="2021-06-15T07:26:00Z">
        <w:r w:rsidDel="00743911">
          <w:rPr>
            <w:color w:val="00000A"/>
          </w:rPr>
          <w:delText xml:space="preserve">we </w:delText>
        </w:r>
      </w:del>
      <w:ins w:id="33" w:author="Microsoft Office User" w:date="2021-06-15T07:26:00Z">
        <w:r w:rsidR="00743911">
          <w:rPr>
            <w:color w:val="00000A"/>
          </w:rPr>
          <w:t>our tasks were to 1:</w:t>
        </w:r>
        <w:r w:rsidR="00743911">
          <w:rPr>
            <w:color w:val="00000A"/>
          </w:rPr>
          <w:t xml:space="preserve"> </w:t>
        </w:r>
      </w:ins>
      <w:del w:id="34" w:author="Microsoft Office User" w:date="2021-06-14T15:12:00Z">
        <w:r w:rsidDel="007B46EC">
          <w:rPr>
            <w:color w:val="00000A"/>
          </w:rPr>
          <w:delText>are assembling</w:delText>
        </w:r>
      </w:del>
      <w:ins w:id="35" w:author="Microsoft Office User" w:date="2021-06-14T15:12:00Z">
        <w:r w:rsidR="007B46EC">
          <w:rPr>
            <w:color w:val="00000A"/>
          </w:rPr>
          <w:t>assemble</w:t>
        </w:r>
      </w:ins>
      <w:r>
        <w:rPr>
          <w:color w:val="00000A"/>
        </w:rPr>
        <w:t xml:space="preserve"> a </w:t>
      </w:r>
      <w:ins w:id="36" w:author="Microsoft Office User" w:date="2021-06-15T07:27:00Z">
        <w:r w:rsidR="00743911">
          <w:rPr>
            <w:color w:val="00000A"/>
          </w:rPr>
          <w:t xml:space="preserve">high quality </w:t>
        </w:r>
      </w:ins>
      <w:r>
        <w:rPr>
          <w:color w:val="00000A"/>
        </w:rPr>
        <w:t xml:space="preserve">reference genome for delta smelt </w:t>
      </w:r>
      <w:ins w:id="37" w:author="Microsoft Office User" w:date="2021-06-15T07:27:00Z">
        <w:r w:rsidR="00743911">
          <w:rPr>
            <w:color w:val="00000A"/>
          </w:rPr>
          <w:t xml:space="preserve">that is publicly available for all researchers; </w:t>
        </w:r>
      </w:ins>
      <w:del w:id="38" w:author="Microsoft Office User" w:date="2021-06-15T07:26:00Z">
        <w:r w:rsidDel="00743911">
          <w:rPr>
            <w:color w:val="00000A"/>
          </w:rPr>
          <w:delText>in</w:delText>
        </w:r>
      </w:del>
      <w:del w:id="39" w:author="Microsoft Office User" w:date="2021-06-14T15:13:00Z">
        <w:r w:rsidDel="007B46EC">
          <w:rPr>
            <w:color w:val="00000A"/>
          </w:rPr>
          <w:delText xml:space="preserve"> order</w:delText>
        </w:r>
      </w:del>
      <w:del w:id="40" w:author="Microsoft Office User" w:date="2021-06-15T07:26:00Z">
        <w:r w:rsidDel="00743911">
          <w:rPr>
            <w:color w:val="00000A"/>
          </w:rPr>
          <w:delText xml:space="preserve"> to </w:delText>
        </w:r>
        <w:r w:rsidRPr="000C7089" w:rsidDel="00743911">
          <w:delText>1</w:delText>
        </w:r>
      </w:del>
      <w:ins w:id="41" w:author="Microsoft Office User" w:date="2021-06-15T07:26:00Z">
        <w:r w:rsidR="00743911">
          <w:rPr>
            <w:color w:val="00000A"/>
          </w:rPr>
          <w:t>2</w:t>
        </w:r>
      </w:ins>
      <w:r w:rsidRPr="000C7089">
        <w:t xml:space="preserve">) </w:t>
      </w:r>
      <w:del w:id="42" w:author="Microsoft Office User" w:date="2021-06-14T15:14:00Z">
        <w:r w:rsidDel="007B46EC">
          <w:delText xml:space="preserve">calculate </w:delText>
        </w:r>
      </w:del>
      <w:r w:rsidRPr="000C7089">
        <w:t>estimat</w:t>
      </w:r>
      <w:r w:rsidR="00A001C6">
        <w:t>e</w:t>
      </w:r>
      <w:del w:id="43" w:author="Microsoft Office User" w:date="2021-06-14T15:14:00Z">
        <w:r w:rsidR="00DE0AED" w:rsidDel="007B46EC">
          <w:delText>s</w:delText>
        </w:r>
      </w:del>
      <w:r w:rsidR="00A001C6">
        <w:t xml:space="preserve"> </w:t>
      </w:r>
      <w:r w:rsidRPr="000C7089">
        <w:t>of contemporary effective population sizes (N</w:t>
      </w:r>
      <w:r w:rsidRPr="000C7089">
        <w:rPr>
          <w:vertAlign w:val="subscript"/>
        </w:rPr>
        <w:t>E</w:t>
      </w:r>
      <w:r w:rsidRPr="000C7089">
        <w:t xml:space="preserve">) for the </w:t>
      </w:r>
      <w:commentRangeStart w:id="44"/>
      <w:r w:rsidRPr="000C7089">
        <w:t>2017 to 2019</w:t>
      </w:r>
      <w:commentRangeEnd w:id="44"/>
      <w:r w:rsidR="00F912BC">
        <w:rPr>
          <w:rStyle w:val="CommentReference"/>
        </w:rPr>
        <w:commentReference w:id="44"/>
      </w:r>
      <w:r w:rsidRPr="000C7089">
        <w:t xml:space="preserve"> wild cohorts, </w:t>
      </w:r>
      <w:del w:id="45" w:author="Microsoft Office User" w:date="2021-06-15T07:27:00Z">
        <w:r w:rsidRPr="000C7089" w:rsidDel="00743911">
          <w:delText>2</w:delText>
        </w:r>
      </w:del>
      <w:ins w:id="46" w:author="Microsoft Office User" w:date="2021-06-15T07:27:00Z">
        <w:r w:rsidR="00743911">
          <w:t>3</w:t>
        </w:r>
      </w:ins>
      <w:r w:rsidRPr="000C7089">
        <w:t xml:space="preserve">) </w:t>
      </w:r>
      <w:r>
        <w:t>examine</w:t>
      </w:r>
      <w:r w:rsidRPr="000C7089">
        <w:t xml:space="preserve"> domestication selection </w:t>
      </w:r>
      <w:del w:id="47" w:author="Microsoft Office User" w:date="2021-06-14T15:02:00Z">
        <w:r w:rsidRPr="000C7089" w:rsidDel="00F912BC">
          <w:delText xml:space="preserve">at </w:delText>
        </w:r>
        <w:commentRangeStart w:id="48"/>
        <w:commentRangeStart w:id="49"/>
        <w:r w:rsidRPr="000C7089" w:rsidDel="00F912BC">
          <w:delText xml:space="preserve">discrete </w:delText>
        </w:r>
        <w:commentRangeEnd w:id="48"/>
        <w:r w:rsidR="00A001C6" w:rsidDel="00F912BC">
          <w:rPr>
            <w:rStyle w:val="CommentReference"/>
          </w:rPr>
          <w:commentReference w:id="48"/>
        </w:r>
        <w:commentRangeEnd w:id="49"/>
        <w:r w:rsidR="00381212" w:rsidDel="00F912BC">
          <w:rPr>
            <w:rStyle w:val="CommentReference"/>
          </w:rPr>
          <w:commentReference w:id="49"/>
        </w:r>
        <w:r w:rsidRPr="000C7089" w:rsidDel="00F912BC">
          <w:delText>locations</w:delText>
        </w:r>
      </w:del>
      <w:ins w:id="50" w:author="Microsoft Office User" w:date="2021-06-14T15:02:00Z">
        <w:r w:rsidR="00F912BC">
          <w:t>across the genome,</w:t>
        </w:r>
      </w:ins>
      <w:del w:id="51" w:author="Microsoft Office User" w:date="2021-06-14T15:02:00Z">
        <w:r w:rsidRPr="000C7089" w:rsidDel="00F912BC">
          <w:delText xml:space="preserve"> in the genome,</w:delText>
        </w:r>
      </w:del>
      <w:r w:rsidRPr="000C7089">
        <w:t xml:space="preserve"> and </w:t>
      </w:r>
      <w:del w:id="52" w:author="Microsoft Office User" w:date="2021-06-15T07:27:00Z">
        <w:r w:rsidRPr="000C7089" w:rsidDel="00743911">
          <w:delText>3</w:delText>
        </w:r>
      </w:del>
      <w:ins w:id="53" w:author="Microsoft Office User" w:date="2021-06-15T07:27:00Z">
        <w:r w:rsidR="00743911">
          <w:t>4</w:t>
        </w:r>
      </w:ins>
      <w:r w:rsidRPr="000C7089">
        <w:t xml:space="preserve">) </w:t>
      </w:r>
      <w:del w:id="54" w:author="Microsoft Office User" w:date="2021-06-14T15:13:00Z">
        <w:r w:rsidDel="007B46EC">
          <w:delText>identify</w:delText>
        </w:r>
        <w:r w:rsidRPr="000C7089" w:rsidDel="007B46EC">
          <w:delText xml:space="preserve"> </w:delText>
        </w:r>
      </w:del>
      <w:ins w:id="55" w:author="Microsoft Office User" w:date="2021-06-14T15:13:00Z">
        <w:r w:rsidR="007B46EC">
          <w:t>search for</w:t>
        </w:r>
        <w:r w:rsidR="007B46EC" w:rsidRPr="000C7089">
          <w:t xml:space="preserve"> </w:t>
        </w:r>
      </w:ins>
      <w:r w:rsidRPr="000C7089">
        <w:t xml:space="preserve">sex-specific markers and/or chromosomes in </w:t>
      </w:r>
      <w:r>
        <w:t>d</w:t>
      </w:r>
      <w:r w:rsidRPr="000C7089">
        <w:t xml:space="preserve">elta </w:t>
      </w:r>
      <w:r>
        <w:t>s</w:t>
      </w:r>
      <w:r w:rsidRPr="000C7089">
        <w:t xml:space="preserve">melt. </w:t>
      </w:r>
      <w:del w:id="56" w:author="Microsoft Office User" w:date="2021-06-15T07:26:00Z">
        <w:r w:rsidRPr="000C7089" w:rsidDel="00E87C0A">
          <w:delText>The creation of a ref</w:delText>
        </w:r>
        <w:r w:rsidRPr="000C7089" w:rsidDel="00E87C0A">
          <w:rPr>
            <w:color w:val="00000A"/>
          </w:rPr>
          <w:delText xml:space="preserve">erence genome for </w:delText>
        </w:r>
        <w:r w:rsidDel="00E87C0A">
          <w:rPr>
            <w:color w:val="00000A"/>
          </w:rPr>
          <w:delText>d</w:delText>
        </w:r>
        <w:r w:rsidRPr="000C7089" w:rsidDel="00E87C0A">
          <w:rPr>
            <w:color w:val="00000A"/>
          </w:rPr>
          <w:delText xml:space="preserve">elta </w:delText>
        </w:r>
        <w:r w:rsidDel="00E87C0A">
          <w:rPr>
            <w:color w:val="00000A"/>
          </w:rPr>
          <w:delText>s</w:delText>
        </w:r>
        <w:r w:rsidRPr="000C7089" w:rsidDel="00E87C0A">
          <w:rPr>
            <w:color w:val="00000A"/>
          </w:rPr>
          <w:delText xml:space="preserve">melt </w:delText>
        </w:r>
      </w:del>
      <w:del w:id="57" w:author="Microsoft Office User" w:date="2021-06-14T15:15:00Z">
        <w:r w:rsidRPr="000C7089" w:rsidDel="007B46EC">
          <w:rPr>
            <w:color w:val="00000A"/>
          </w:rPr>
          <w:delText xml:space="preserve">will </w:delText>
        </w:r>
      </w:del>
      <w:del w:id="58" w:author="Microsoft Office User" w:date="2021-06-15T07:26:00Z">
        <w:r w:rsidRPr="000C7089" w:rsidDel="00E87C0A">
          <w:rPr>
            <w:color w:val="00000A"/>
          </w:rPr>
          <w:delText xml:space="preserve">enable </w:delText>
        </w:r>
      </w:del>
      <w:del w:id="59" w:author="Microsoft Office User" w:date="2021-06-14T15:15:00Z">
        <w:r w:rsidRPr="000C7089" w:rsidDel="007B46EC">
          <w:rPr>
            <w:color w:val="00000A"/>
          </w:rPr>
          <w:delText xml:space="preserve">scientists </w:delText>
        </w:r>
      </w:del>
      <w:del w:id="60" w:author="Microsoft Office User" w:date="2021-06-15T07:26:00Z">
        <w:r w:rsidRPr="000C7089" w:rsidDel="00E87C0A">
          <w:rPr>
            <w:color w:val="00000A"/>
          </w:rPr>
          <w:delText xml:space="preserve">to more fully take advantage of the decreasing samples available and use archival samples more effectively. </w:delText>
        </w:r>
      </w:del>
      <w:r w:rsidR="00381212">
        <w:rPr>
          <w:color w:val="00000A"/>
        </w:rPr>
        <w:t>The status of each deliverable is listed in Table 1.</w:t>
      </w:r>
      <w:ins w:id="61" w:author="Microsoft Office User" w:date="2021-06-14T15:22:00Z">
        <w:r w:rsidR="002373FE">
          <w:rPr>
            <w:color w:val="00000A"/>
          </w:rPr>
          <w:t xml:space="preserve"> </w:t>
        </w:r>
        <w:commentRangeStart w:id="62"/>
        <w:r w:rsidR="002373FE">
          <w:rPr>
            <w:color w:val="00000A"/>
          </w:rPr>
          <w:t xml:space="preserve">We have divided this final report into </w:t>
        </w:r>
      </w:ins>
      <w:ins w:id="63" w:author="Microsoft Office User" w:date="2021-06-15T07:26:00Z">
        <w:r w:rsidR="00E87C0A">
          <w:rPr>
            <w:color w:val="00000A"/>
          </w:rPr>
          <w:t>4</w:t>
        </w:r>
      </w:ins>
      <w:ins w:id="64" w:author="Microsoft Office User" w:date="2021-06-14T15:22:00Z">
        <w:r w:rsidR="002373FE">
          <w:rPr>
            <w:color w:val="00000A"/>
          </w:rPr>
          <w:t xml:space="preserve"> sections, each with its own background, methods, and results. </w:t>
        </w:r>
        <w:commentRangeEnd w:id="62"/>
        <w:r w:rsidR="002373FE">
          <w:rPr>
            <w:rStyle w:val="CommentReference"/>
          </w:rPr>
          <w:commentReference w:id="62"/>
        </w:r>
      </w:ins>
    </w:p>
    <w:p w14:paraId="258C2B02" w14:textId="37C3C8CC" w:rsidR="006F47E9" w:rsidRDefault="006F47E9" w:rsidP="00636C2D">
      <w:pPr>
        <w:ind w:right="270"/>
        <w:rPr>
          <w:ins w:id="65" w:author="Microsoft Office User" w:date="2021-06-14T15:16:00Z"/>
          <w:color w:val="00000A"/>
        </w:rPr>
        <w:pPrChange w:id="66" w:author="Microsoft Office User" w:date="2021-06-15T11:56:00Z">
          <w:pPr>
            <w:ind w:right="270"/>
            <w:jc w:val="both"/>
          </w:pPr>
        </w:pPrChange>
      </w:pPr>
    </w:p>
    <w:p w14:paraId="4100CF04" w14:textId="0D165FBF" w:rsidR="007B46EC" w:rsidRDefault="002373FE" w:rsidP="00636C2D">
      <w:pPr>
        <w:ind w:right="270"/>
        <w:rPr>
          <w:ins w:id="67" w:author="Microsoft Office User" w:date="2021-06-14T15:24:00Z"/>
          <w:b/>
          <w:bCs/>
        </w:rPr>
        <w:pPrChange w:id="68" w:author="Microsoft Office User" w:date="2021-06-15T11:56:00Z">
          <w:pPr>
            <w:ind w:right="270"/>
            <w:jc w:val="both"/>
          </w:pPr>
        </w:pPrChange>
      </w:pPr>
      <w:moveToRangeStart w:id="69" w:author="Microsoft Office User" w:date="2021-06-14T15:23:00Z" w:name="move74576600"/>
      <w:moveTo w:id="70" w:author="Microsoft Office User" w:date="2021-06-14T15:23:00Z">
        <w:r w:rsidRPr="002373FE">
          <w:rPr>
            <w:b/>
            <w:bCs/>
            <w:rPrChange w:id="71" w:author="Microsoft Office User" w:date="2021-06-14T15:24:00Z">
              <w:rPr/>
            </w:rPrChange>
          </w:rPr>
          <w:t>Task 1: Genome assembly</w:t>
        </w:r>
      </w:moveTo>
      <w:moveToRangeEnd w:id="69"/>
    </w:p>
    <w:p w14:paraId="2E63EB4B" w14:textId="14837D85" w:rsidR="002373FE" w:rsidRPr="00E87C0A" w:rsidRDefault="00E87C0A" w:rsidP="00636C2D">
      <w:pPr>
        <w:pStyle w:val="ListParagraph"/>
        <w:numPr>
          <w:ilvl w:val="0"/>
          <w:numId w:val="6"/>
        </w:numPr>
        <w:ind w:right="270"/>
        <w:rPr>
          <w:ins w:id="72" w:author="Microsoft Office User" w:date="2021-06-14T15:24:00Z"/>
        </w:rPr>
        <w:pPrChange w:id="73" w:author="Microsoft Office User" w:date="2021-06-15T11:56:00Z">
          <w:pPr>
            <w:ind w:right="270"/>
            <w:jc w:val="both"/>
          </w:pPr>
        </w:pPrChange>
      </w:pPr>
      <w:ins w:id="74" w:author="Microsoft Office User" w:date="2021-06-15T07:25:00Z">
        <w:r w:rsidRPr="00E87C0A">
          <w:t>B</w:t>
        </w:r>
      </w:ins>
      <w:ins w:id="75" w:author="Microsoft Office User" w:date="2021-06-14T15:24:00Z">
        <w:r w:rsidR="002373FE" w:rsidRPr="00E87C0A">
          <w:t>ackground</w:t>
        </w:r>
      </w:ins>
    </w:p>
    <w:p w14:paraId="386B2344" w14:textId="2D04A3B0" w:rsidR="002373FE" w:rsidRPr="00D513C9" w:rsidRDefault="002373FE" w:rsidP="00636C2D">
      <w:pPr>
        <w:pStyle w:val="ListParagraph"/>
        <w:numPr>
          <w:ilvl w:val="0"/>
          <w:numId w:val="6"/>
        </w:numPr>
        <w:ind w:right="270"/>
        <w:rPr>
          <w:ins w:id="76" w:author="Microsoft Office User" w:date="2021-06-14T15:24:00Z"/>
        </w:rPr>
        <w:pPrChange w:id="77" w:author="Microsoft Office User" w:date="2021-06-15T11:56:00Z">
          <w:pPr>
            <w:ind w:right="270"/>
            <w:jc w:val="both"/>
          </w:pPr>
        </w:pPrChange>
      </w:pPr>
      <w:ins w:id="78" w:author="Microsoft Office User" w:date="2021-06-14T15:24:00Z">
        <w:r w:rsidRPr="00636C2D">
          <w:t>S</w:t>
        </w:r>
        <w:r w:rsidRPr="006E317E">
          <w:t xml:space="preserve">ample </w:t>
        </w:r>
        <w:r w:rsidRPr="00903C53">
          <w:t>co</w:t>
        </w:r>
        <w:r w:rsidRPr="001706E9">
          <w:t>llection</w:t>
        </w:r>
      </w:ins>
    </w:p>
    <w:p w14:paraId="04543534" w14:textId="260859ED" w:rsidR="002373FE" w:rsidRPr="00E87C0A" w:rsidRDefault="002373FE" w:rsidP="00636C2D">
      <w:pPr>
        <w:pStyle w:val="ListParagraph"/>
        <w:numPr>
          <w:ilvl w:val="0"/>
          <w:numId w:val="6"/>
        </w:numPr>
        <w:ind w:right="270"/>
        <w:rPr>
          <w:ins w:id="79" w:author="Microsoft Office User" w:date="2021-06-14T15:24:00Z"/>
          <w:rPrChange w:id="80" w:author="Microsoft Office User" w:date="2021-06-15T07:25:00Z">
            <w:rPr>
              <w:ins w:id="81" w:author="Microsoft Office User" w:date="2021-06-14T15:24:00Z"/>
            </w:rPr>
          </w:rPrChange>
        </w:rPr>
        <w:pPrChange w:id="82" w:author="Microsoft Office User" w:date="2021-06-15T11:56:00Z">
          <w:pPr>
            <w:ind w:right="270"/>
            <w:jc w:val="both"/>
          </w:pPr>
        </w:pPrChange>
      </w:pPr>
      <w:ins w:id="83" w:author="Microsoft Office User" w:date="2021-06-14T15:24:00Z">
        <w:r w:rsidRPr="00E87C0A">
          <w:rPr>
            <w:rPrChange w:id="84" w:author="Microsoft Office User" w:date="2021-06-15T07:25:00Z">
              <w:rPr/>
            </w:rPrChange>
          </w:rPr>
          <w:t>DNA isolation</w:t>
        </w:r>
      </w:ins>
    </w:p>
    <w:p w14:paraId="2D6FEA2A" w14:textId="2EC16FAE" w:rsidR="002373FE" w:rsidRPr="00E87C0A" w:rsidRDefault="002373FE" w:rsidP="00636C2D">
      <w:pPr>
        <w:pStyle w:val="ListParagraph"/>
        <w:numPr>
          <w:ilvl w:val="0"/>
          <w:numId w:val="6"/>
        </w:numPr>
        <w:ind w:right="270"/>
        <w:rPr>
          <w:ins w:id="85" w:author="Microsoft Office User" w:date="2021-06-14T15:25:00Z"/>
          <w:rPrChange w:id="86" w:author="Microsoft Office User" w:date="2021-06-15T07:25:00Z">
            <w:rPr>
              <w:ins w:id="87" w:author="Microsoft Office User" w:date="2021-06-14T15:25:00Z"/>
            </w:rPr>
          </w:rPrChange>
        </w:rPr>
        <w:pPrChange w:id="88" w:author="Microsoft Office User" w:date="2021-06-15T11:56:00Z">
          <w:pPr>
            <w:ind w:right="270" w:firstLine="720"/>
            <w:jc w:val="both"/>
          </w:pPr>
        </w:pPrChange>
      </w:pPr>
      <w:ins w:id="89" w:author="Microsoft Office User" w:date="2021-06-14T15:24:00Z">
        <w:r w:rsidRPr="00E87C0A">
          <w:rPr>
            <w:rPrChange w:id="90" w:author="Microsoft Office User" w:date="2021-06-15T07:25:00Z">
              <w:rPr/>
            </w:rPrChange>
          </w:rPr>
          <w:t>Long-read library prep &amp; sequencing</w:t>
        </w:r>
      </w:ins>
    </w:p>
    <w:p w14:paraId="03DEE406" w14:textId="01D305C4" w:rsidR="002373FE" w:rsidRPr="00E87C0A" w:rsidRDefault="002373FE" w:rsidP="00636C2D">
      <w:pPr>
        <w:pStyle w:val="ListParagraph"/>
        <w:numPr>
          <w:ilvl w:val="0"/>
          <w:numId w:val="6"/>
        </w:numPr>
        <w:ind w:right="270"/>
        <w:rPr>
          <w:ins w:id="91" w:author="Microsoft Office User" w:date="2021-06-14T15:25:00Z"/>
          <w:rPrChange w:id="92" w:author="Microsoft Office User" w:date="2021-06-15T07:25:00Z">
            <w:rPr>
              <w:ins w:id="93" w:author="Microsoft Office User" w:date="2021-06-14T15:25:00Z"/>
            </w:rPr>
          </w:rPrChange>
        </w:rPr>
        <w:pPrChange w:id="94" w:author="Microsoft Office User" w:date="2021-06-15T11:56:00Z">
          <w:pPr>
            <w:ind w:right="270" w:firstLine="720"/>
            <w:jc w:val="both"/>
          </w:pPr>
        </w:pPrChange>
      </w:pPr>
      <w:ins w:id="95" w:author="Microsoft Office User" w:date="2021-06-14T15:25:00Z">
        <w:r w:rsidRPr="00E87C0A">
          <w:rPr>
            <w:rPrChange w:id="96" w:author="Microsoft Office User" w:date="2021-06-15T07:25:00Z">
              <w:rPr/>
            </w:rPrChange>
          </w:rPr>
          <w:t>Linked-read library prep &amp; sequencing</w:t>
        </w:r>
      </w:ins>
    </w:p>
    <w:p w14:paraId="6394DEBE" w14:textId="6EB71CA6" w:rsidR="00D14EFD" w:rsidRDefault="00D14EFD" w:rsidP="00636C2D">
      <w:pPr>
        <w:pStyle w:val="Heading2"/>
        <w:numPr>
          <w:ilvl w:val="0"/>
          <w:numId w:val="6"/>
        </w:numPr>
        <w:rPr>
          <w:ins w:id="97" w:author="Microsoft Office User" w:date="2021-06-15T07:25:00Z"/>
          <w:b w:val="0"/>
          <w:i w:val="0"/>
        </w:rPr>
        <w:pPrChange w:id="98" w:author="Microsoft Office User" w:date="2021-06-15T11:56:00Z">
          <w:pPr>
            <w:pStyle w:val="Heading2"/>
            <w:numPr>
              <w:numId w:val="6"/>
            </w:numPr>
            <w:ind w:left="720" w:hanging="360"/>
            <w:jc w:val="both"/>
          </w:pPr>
        </w:pPrChange>
      </w:pPr>
      <w:ins w:id="99" w:author="Microsoft Office User" w:date="2021-06-14T17:21:00Z">
        <w:r w:rsidRPr="00E87C0A">
          <w:rPr>
            <w:b w:val="0"/>
            <w:i w:val="0"/>
            <w:rPrChange w:id="100" w:author="Microsoft Office User" w:date="2021-06-15T07:25:00Z">
              <w:rPr>
                <w:bCs/>
                <w:iCs/>
              </w:rPr>
            </w:rPrChange>
          </w:rPr>
          <w:t xml:space="preserve">Hi-C </w:t>
        </w:r>
        <w:r w:rsidRPr="00E87C0A">
          <w:rPr>
            <w:b w:val="0"/>
            <w:i w:val="0"/>
            <w:rPrChange w:id="101" w:author="Microsoft Office User" w:date="2021-06-15T07:25:00Z">
              <w:rPr/>
            </w:rPrChange>
          </w:rPr>
          <w:t>chromatin conformation capture prep &amp; sequencing</w:t>
        </w:r>
      </w:ins>
    </w:p>
    <w:p w14:paraId="3F1023D1" w14:textId="1C1E5415" w:rsidR="00E87C0A" w:rsidRPr="00E87C0A" w:rsidRDefault="00E87C0A" w:rsidP="00636C2D">
      <w:pPr>
        <w:rPr>
          <w:ins w:id="102" w:author="Microsoft Office User" w:date="2021-06-14T17:21:00Z"/>
        </w:rPr>
        <w:pPrChange w:id="103" w:author="Microsoft Office User" w:date="2021-06-15T11:56:00Z">
          <w:pPr>
            <w:pStyle w:val="Heading2"/>
            <w:jc w:val="both"/>
          </w:pPr>
        </w:pPrChange>
      </w:pPr>
      <w:ins w:id="104" w:author="Microsoft Office User" w:date="2021-06-15T07:25:00Z">
        <w:r>
          <w:t>Fill in the rest here…</w:t>
        </w:r>
      </w:ins>
    </w:p>
    <w:p w14:paraId="4DE635A2" w14:textId="77777777" w:rsidR="002373FE" w:rsidRPr="002373FE" w:rsidRDefault="002373FE" w:rsidP="00636C2D">
      <w:pPr>
        <w:ind w:right="270" w:firstLine="720"/>
        <w:rPr>
          <w:ins w:id="105" w:author="Microsoft Office User" w:date="2021-06-14T15:23:00Z"/>
          <w:b/>
          <w:bCs/>
          <w:rPrChange w:id="106" w:author="Microsoft Office User" w:date="2021-06-14T15:24:00Z">
            <w:rPr>
              <w:ins w:id="107" w:author="Microsoft Office User" w:date="2021-06-14T15:23:00Z"/>
            </w:rPr>
          </w:rPrChange>
        </w:rPr>
        <w:pPrChange w:id="108" w:author="Microsoft Office User" w:date="2021-06-15T11:56:00Z">
          <w:pPr>
            <w:ind w:right="270"/>
            <w:jc w:val="both"/>
          </w:pPr>
        </w:pPrChange>
      </w:pPr>
    </w:p>
    <w:p w14:paraId="31947A4D" w14:textId="2824A70D" w:rsidR="002373FE" w:rsidRDefault="002373FE" w:rsidP="00636C2D">
      <w:pPr>
        <w:ind w:right="270"/>
        <w:rPr>
          <w:ins w:id="109" w:author="Microsoft Office User" w:date="2021-06-14T15:23:00Z"/>
        </w:rPr>
        <w:pPrChange w:id="110" w:author="Microsoft Office User" w:date="2021-06-15T11:56:00Z">
          <w:pPr>
            <w:ind w:right="270"/>
            <w:jc w:val="both"/>
          </w:pPr>
        </w:pPrChange>
      </w:pPr>
    </w:p>
    <w:p w14:paraId="212977B7" w14:textId="42100FDC" w:rsidR="002373FE" w:rsidRPr="002373FE" w:rsidRDefault="002373FE" w:rsidP="00636C2D">
      <w:pPr>
        <w:ind w:right="270"/>
        <w:rPr>
          <w:ins w:id="111" w:author="Microsoft Office User" w:date="2021-06-14T15:16:00Z"/>
          <w:i/>
          <w:iCs/>
          <w:color w:val="00000A"/>
          <w:rPrChange w:id="112" w:author="Microsoft Office User" w:date="2021-06-14T15:23:00Z">
            <w:rPr>
              <w:ins w:id="113" w:author="Microsoft Office User" w:date="2021-06-14T15:16:00Z"/>
              <w:color w:val="00000A"/>
            </w:rPr>
          </w:rPrChange>
        </w:rPr>
        <w:pPrChange w:id="114" w:author="Microsoft Office User" w:date="2021-06-15T11:56:00Z">
          <w:pPr>
            <w:ind w:right="270"/>
            <w:jc w:val="both"/>
          </w:pPr>
        </w:pPrChange>
      </w:pPr>
      <w:ins w:id="115" w:author="Microsoft Office User" w:date="2021-06-14T15:23:00Z">
        <w:r w:rsidRPr="002373FE">
          <w:rPr>
            <w:i/>
            <w:iCs/>
            <w:rPrChange w:id="116" w:author="Microsoft Office User" w:date="2021-06-14T15:23:00Z">
              <w:rPr/>
            </w:rPrChange>
          </w:rPr>
          <w:t>Background</w:t>
        </w:r>
      </w:ins>
    </w:p>
    <w:p w14:paraId="00012E40" w14:textId="7EAF3CD0" w:rsidR="007B46EC" w:rsidRPr="007B46EC" w:rsidDel="002373FE" w:rsidRDefault="007B46EC" w:rsidP="00636C2D">
      <w:pPr>
        <w:ind w:right="270"/>
        <w:rPr>
          <w:del w:id="117" w:author="Microsoft Office User" w:date="2021-06-14T15:22:00Z"/>
          <w:i/>
          <w:iCs/>
          <w:u w:val="single"/>
          <w:rPrChange w:id="118" w:author="Microsoft Office User" w:date="2021-06-14T15:16:00Z">
            <w:rPr>
              <w:del w:id="119" w:author="Microsoft Office User" w:date="2021-06-14T15:22:00Z"/>
              <w:u w:val="single"/>
            </w:rPr>
          </w:rPrChange>
        </w:rPr>
        <w:pPrChange w:id="120" w:author="Microsoft Office User" w:date="2021-06-15T11:56:00Z">
          <w:pPr>
            <w:ind w:right="270"/>
            <w:jc w:val="both"/>
          </w:pPr>
        </w:pPrChange>
      </w:pPr>
    </w:p>
    <w:p w14:paraId="0D5AC0EC" w14:textId="77777777" w:rsidR="006F47E9" w:rsidRDefault="006F47E9" w:rsidP="00636C2D">
      <w:pPr>
        <w:ind w:right="270"/>
        <w:rPr>
          <w:u w:val="single"/>
        </w:rPr>
        <w:pPrChange w:id="121" w:author="Microsoft Office User" w:date="2021-06-15T11:56:00Z">
          <w:pPr>
            <w:ind w:right="270"/>
            <w:jc w:val="both"/>
          </w:pPr>
        </w:pPrChange>
      </w:pPr>
    </w:p>
    <w:p w14:paraId="6DA7E55D" w14:textId="2F761729" w:rsidR="006F47E9" w:rsidRPr="006E1A97" w:rsidRDefault="006F47E9" w:rsidP="00636C2D">
      <w:pPr>
        <w:ind w:right="270"/>
        <w:rPr>
          <w:u w:val="single"/>
        </w:rPr>
        <w:pPrChange w:id="122" w:author="Microsoft Office User" w:date="2021-06-15T11:56:00Z">
          <w:pPr>
            <w:ind w:right="270"/>
            <w:jc w:val="both"/>
          </w:pPr>
        </w:pPrChange>
      </w:pPr>
      <w:commentRangeStart w:id="123"/>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w:t>
      </w:r>
      <w:commentRangeEnd w:id="123"/>
      <w:r w:rsidR="002373FE">
        <w:rPr>
          <w:rStyle w:val="CommentReference"/>
        </w:rPr>
        <w:commentReference w:id="123"/>
      </w:r>
      <w:r>
        <w:rPr>
          <w:color w:val="00000A"/>
        </w:rPr>
        <w:t xml:space="preserve">genome increases the power and precision of  inferences </w:t>
      </w:r>
      <w:r>
        <w:rPr>
          <w:color w:val="00000A"/>
        </w:rPr>
        <w:lastRenderedPageBreak/>
        <w:t>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ins w:id="124" w:author="Microsoft Office User" w:date="2021-06-14T15:17:00Z">
        <w:r w:rsidR="007B46EC">
          <w:rPr>
            <w:color w:val="00000A"/>
          </w:rPr>
          <w:t>an assembled genome</w:t>
        </w:r>
      </w:ins>
      <w:del w:id="125" w:author="Microsoft Office User" w:date="2021-06-14T15:17:00Z">
        <w:r w:rsidDel="007B46EC">
          <w:rPr>
            <w:color w:val="00000A"/>
          </w:rPr>
          <w:delText>by knowing each marker</w:delText>
        </w:r>
        <w:r w:rsidR="00A001C6" w:rsidDel="007B46EC">
          <w:rPr>
            <w:color w:val="00000A"/>
          </w:rPr>
          <w:delText>’</w:delText>
        </w:r>
        <w:r w:rsidDel="007B46EC">
          <w:rPr>
            <w:color w:val="00000A"/>
          </w:rPr>
          <w:delText xml:space="preserve">s distance from </w:delText>
        </w:r>
        <w:r w:rsidR="00A001C6" w:rsidDel="007B46EC">
          <w:rPr>
            <w:color w:val="00000A"/>
          </w:rPr>
          <w:delText>every other marker</w:delText>
        </w:r>
        <w:r w:rsidDel="007B46EC">
          <w:rPr>
            <w:color w:val="00000A"/>
          </w:rPr>
          <w:delText xml:space="preserve">, and how it is or is not inherited with </w:delText>
        </w:r>
        <w:r w:rsidR="00A001C6" w:rsidDel="007B46EC">
          <w:rPr>
            <w:color w:val="00000A"/>
          </w:rPr>
          <w:delText>those</w:delText>
        </w:r>
        <w:r w:rsidR="00381212" w:rsidDel="007B46EC">
          <w:rPr>
            <w:color w:val="00000A"/>
          </w:rPr>
          <w:delText xml:space="preserve"> other</w:delText>
        </w:r>
        <w:r w:rsidR="00A001C6" w:rsidDel="007B46EC">
          <w:rPr>
            <w:color w:val="00000A"/>
          </w:rPr>
          <w:delText xml:space="preserve"> </w:delText>
        </w:r>
        <w:commentRangeStart w:id="126"/>
        <w:commentRangeStart w:id="127"/>
        <w:r w:rsidDel="007B46EC">
          <w:rPr>
            <w:color w:val="00000A"/>
          </w:rPr>
          <w:delText>markers</w:delText>
        </w:r>
        <w:commentRangeEnd w:id="126"/>
        <w:r w:rsidR="00A001C6" w:rsidDel="007B46EC">
          <w:rPr>
            <w:rStyle w:val="CommentReference"/>
          </w:rPr>
          <w:commentReference w:id="126"/>
        </w:r>
        <w:commentRangeEnd w:id="127"/>
        <w:r w:rsidR="00D46F6C" w:rsidDel="007B46EC">
          <w:rPr>
            <w:rStyle w:val="CommentReference"/>
            <w:rFonts w:asciiTheme="minorHAnsi" w:eastAsiaTheme="minorHAnsi" w:hAnsiTheme="minorHAnsi" w:cstheme="minorBidi"/>
          </w:rPr>
          <w:commentReference w:id="127"/>
        </w:r>
        <w:r w:rsidR="00A001C6" w:rsidDel="007B46EC">
          <w:rPr>
            <w:color w:val="00000A"/>
          </w:rPr>
          <w:delText>,</w:delText>
        </w:r>
        <w:r w:rsidDel="007B46EC">
          <w:rPr>
            <w:color w:val="00000A"/>
          </w:rPr>
          <w:delText xml:space="preserve"> we can survey a greater number of informative markers spread throughout the genome. This</w:delText>
        </w:r>
      </w:del>
      <w:r>
        <w:rPr>
          <w:color w:val="00000A"/>
        </w:rPr>
        <w:t xml:space="preserve"> </w:t>
      </w:r>
      <w:ins w:id="128" w:author="Microsoft Office User" w:date="2021-06-14T15:18:00Z">
        <w:r w:rsidR="007B46EC">
          <w:rPr>
            <w:color w:val="00000A"/>
          </w:rPr>
          <w:t>vastly i</w:t>
        </w:r>
      </w:ins>
      <w:ins w:id="129" w:author="Microsoft Office User" w:date="2021-06-14T15:19:00Z">
        <w:r w:rsidR="007B46EC">
          <w:rPr>
            <w:color w:val="00000A"/>
          </w:rPr>
          <w:t>ncreases</w:t>
        </w:r>
      </w:ins>
      <w:ins w:id="130" w:author="Microsoft Office User" w:date="2021-06-14T15:18:00Z">
        <w:r w:rsidR="007B46EC">
          <w:rPr>
            <w:color w:val="00000A"/>
          </w:rPr>
          <w:t xml:space="preserve"> the power to ans</w:t>
        </w:r>
      </w:ins>
      <w:ins w:id="131" w:author="Microsoft Office User" w:date="2021-06-14T15:19:00Z">
        <w:r w:rsidR="007B46EC">
          <w:rPr>
            <w:color w:val="00000A"/>
          </w:rPr>
          <w:t>w</w:t>
        </w:r>
      </w:ins>
      <w:ins w:id="132" w:author="Microsoft Office User" w:date="2021-06-14T15:18:00Z">
        <w:r w:rsidR="007B46EC">
          <w:rPr>
            <w:color w:val="00000A"/>
          </w:rPr>
          <w:t xml:space="preserve">er </w:t>
        </w:r>
      </w:ins>
      <w:del w:id="133" w:author="Microsoft Office User" w:date="2021-06-14T15:18:00Z">
        <w:r w:rsidR="00A001C6" w:rsidDel="007B46EC">
          <w:rPr>
            <w:color w:val="00000A"/>
          </w:rPr>
          <w:delText xml:space="preserve">gives us </w:delText>
        </w:r>
        <w:r w:rsidDel="007B46EC">
          <w:rPr>
            <w:color w:val="00000A"/>
          </w:rPr>
          <w:delText>the ability to better answer questions</w:delText>
        </w:r>
      </w:del>
      <w:ins w:id="134" w:author="Microsoft Office User" w:date="2021-06-14T15:18:00Z">
        <w:r w:rsidR="007B46EC">
          <w:rPr>
            <w:color w:val="00000A"/>
          </w:rPr>
          <w:t>questions</w:t>
        </w:r>
      </w:ins>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w:t>
      </w:r>
      <w:commentRangeStart w:id="135"/>
      <w:r>
        <w:rPr>
          <w:color w:val="00000A"/>
        </w:rPr>
        <w:t xml:space="preserve">Prince </w:t>
      </w:r>
      <w:r>
        <w:rPr>
          <w:i/>
          <w:color w:val="00000A"/>
        </w:rPr>
        <w:t>et al.</w:t>
      </w:r>
      <w:r>
        <w:rPr>
          <w:color w:val="00000A"/>
        </w:rPr>
        <w:t xml:space="preserve"> unpublished).</w:t>
      </w:r>
      <w:commentRangeEnd w:id="135"/>
      <w:r w:rsidR="007B46EC">
        <w:rPr>
          <w:rStyle w:val="CommentReference"/>
        </w:rPr>
        <w:commentReference w:id="135"/>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36C2D">
      <w:pPr>
        <w:ind w:right="270" w:firstLine="720"/>
        <w:pPrChange w:id="136" w:author="Microsoft Office User" w:date="2021-06-15T11:56:00Z">
          <w:pPr>
            <w:ind w:right="270" w:firstLine="720"/>
            <w:jc w:val="both"/>
          </w:pPr>
        </w:pPrChange>
      </w:pPr>
    </w:p>
    <w:p w14:paraId="744BFBD5" w14:textId="77777777" w:rsidR="00261AAC" w:rsidRDefault="006F47E9" w:rsidP="00636C2D">
      <w:pPr>
        <w:ind w:right="270"/>
        <w:rPr>
          <w:color w:val="00000A"/>
        </w:rPr>
        <w:pPrChange w:id="137" w:author="Microsoft Office User" w:date="2021-06-15T11:56:00Z">
          <w:pPr>
            <w:ind w:right="270"/>
            <w:jc w:val="both"/>
          </w:pPr>
        </w:pPrChange>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636C2D">
      <w:pPr>
        <w:ind w:right="270"/>
        <w:rPr>
          <w:color w:val="00000A"/>
        </w:rPr>
        <w:sectPr w:rsidR="00372DDA">
          <w:pgSz w:w="12240" w:h="15840"/>
          <w:pgMar w:top="1440" w:right="1440" w:bottom="1440" w:left="1440" w:header="720" w:footer="720" w:gutter="0"/>
          <w:cols w:space="720"/>
          <w:docGrid w:linePitch="360"/>
        </w:sectPr>
        <w:pPrChange w:id="138" w:author="Microsoft Office User" w:date="2021-06-15T11:56:00Z">
          <w:pPr>
            <w:ind w:right="270"/>
            <w:jc w:val="both"/>
          </w:pPr>
        </w:pPrChange>
      </w:pPr>
      <w:r>
        <w:rPr>
          <w:color w:val="00000A"/>
        </w:rPr>
        <w:t xml:space="preserve"> </w:t>
      </w:r>
    </w:p>
    <w:p w14:paraId="47FE3B28" w14:textId="7F304E09" w:rsidR="000B0F0D" w:rsidRDefault="000B0F0D" w:rsidP="00636C2D">
      <w:pPr>
        <w:ind w:right="270"/>
        <w:rPr>
          <w:color w:val="00000A"/>
        </w:rPr>
        <w:pPrChange w:id="139" w:author="Microsoft Office User" w:date="2021-06-15T11:56:00Z">
          <w:pPr>
            <w:ind w:right="270"/>
            <w:jc w:val="both"/>
          </w:pPr>
        </w:pPrChange>
      </w:pPr>
    </w:p>
    <w:p w14:paraId="1F72D21A" w14:textId="7E46C586" w:rsidR="000B0F0D" w:rsidRDefault="00372DDA"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0"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1"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p>
    <w:p w14:paraId="37172382" w14:textId="2505B963" w:rsidR="00A97ADC" w:rsidRDefault="00A97ADC" w:rsidP="00636C2D">
      <w:pPr>
        <w:pBdr>
          <w:top w:val="single" w:sz="4" w:space="1" w:color="auto" w:shadow="1"/>
          <w:left w:val="single" w:sz="4" w:space="4" w:color="auto" w:shadow="1"/>
          <w:bottom w:val="single" w:sz="4" w:space="1" w:color="auto" w:shadow="1"/>
          <w:right w:val="single" w:sz="4" w:space="4" w:color="auto" w:shadow="1"/>
        </w:pBdr>
        <w:ind w:right="270"/>
        <w:pPrChange w:id="142"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3"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36C2D">
      <w:pPr>
        <w:ind w:right="270"/>
        <w:rPr>
          <w:color w:val="00000A"/>
        </w:rPr>
        <w:pPrChange w:id="144" w:author="Microsoft Office User" w:date="2021-06-15T11:56:00Z">
          <w:pPr>
            <w:ind w:right="270"/>
            <w:jc w:val="both"/>
          </w:pPr>
        </w:pPrChange>
      </w:pPr>
    </w:p>
    <w:p w14:paraId="39921F42" w14:textId="1C7C7023" w:rsidR="000B0F0D" w:rsidRDefault="00372DDA"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5"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6"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36C2D">
      <w:pPr>
        <w:ind w:right="270"/>
        <w:rPr>
          <w:color w:val="00000A"/>
        </w:rPr>
        <w:pPrChange w:id="147" w:author="Microsoft Office User" w:date="2021-06-15T11:56:00Z">
          <w:pPr>
            <w:ind w:right="270"/>
            <w:jc w:val="both"/>
          </w:pPr>
        </w:pPrChange>
      </w:pPr>
    </w:p>
    <w:p w14:paraId="630CB558" w14:textId="77777777" w:rsidR="00E37454" w:rsidRDefault="00E37454" w:rsidP="00636C2D">
      <w:pPr>
        <w:ind w:right="270"/>
        <w:rPr>
          <w:color w:val="00000A"/>
        </w:rPr>
        <w:pPrChange w:id="148" w:author="Microsoft Office User" w:date="2021-06-15T11:56:00Z">
          <w:pPr>
            <w:ind w:right="270"/>
            <w:jc w:val="both"/>
          </w:pPr>
        </w:pPrChange>
      </w:pPr>
    </w:p>
    <w:p w14:paraId="28EF7F71" w14:textId="1FC11ECB" w:rsidR="00E37454" w:rsidRDefault="00372DDA"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49"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636C2D">
      <w:pPr>
        <w:pBdr>
          <w:top w:val="single" w:sz="4" w:space="1" w:color="auto" w:shadow="1"/>
          <w:left w:val="single" w:sz="4" w:space="4" w:color="auto" w:shadow="1"/>
          <w:bottom w:val="single" w:sz="4" w:space="1" w:color="auto" w:shadow="1"/>
          <w:right w:val="single" w:sz="4" w:space="4" w:color="auto" w:shadow="1"/>
        </w:pBdr>
        <w:ind w:right="270"/>
        <w:pPrChange w:id="150"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636C2D">
      <w:pPr>
        <w:pBdr>
          <w:top w:val="single" w:sz="4" w:space="1" w:color="auto" w:shadow="1"/>
          <w:left w:val="single" w:sz="4" w:space="4" w:color="auto" w:shadow="1"/>
          <w:bottom w:val="single" w:sz="4" w:space="1" w:color="auto" w:shadow="1"/>
          <w:right w:val="single" w:sz="4" w:space="4" w:color="auto" w:shadow="1"/>
        </w:pBdr>
        <w:ind w:right="270"/>
        <w:rPr>
          <w:color w:val="00000A"/>
        </w:rPr>
        <w:pPrChange w:id="151"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36C2D">
      <w:pPr>
        <w:rPr>
          <w:rFonts w:ascii="Times" w:hAnsi="Times"/>
          <w:b/>
          <w:bCs/>
          <w:u w:val="single"/>
        </w:rPr>
        <w:pPrChange w:id="152" w:author="Microsoft Office User" w:date="2021-06-15T11:56:00Z">
          <w:pPr>
            <w:jc w:val="both"/>
          </w:pPr>
        </w:pPrChange>
      </w:pPr>
    </w:p>
    <w:p w14:paraId="746011D8" w14:textId="20105411" w:rsidR="006F47E9" w:rsidRDefault="006F47E9" w:rsidP="00636C2D">
      <w:pPr>
        <w:rPr>
          <w:rFonts w:ascii="Times" w:hAnsi="Times"/>
          <w:b/>
          <w:bCs/>
          <w:u w:val="single"/>
        </w:rPr>
        <w:pPrChange w:id="153" w:author="Microsoft Office User" w:date="2021-06-15T11:56:00Z">
          <w:pPr>
            <w:jc w:val="both"/>
          </w:pPr>
        </w:pPrChange>
      </w:pPr>
    </w:p>
    <w:p w14:paraId="0D2A8AA3" w14:textId="500DB8B8" w:rsidR="000B0F0D" w:rsidRPr="000B0F0D" w:rsidRDefault="000B0F0D" w:rsidP="00636C2D">
      <w:pPr>
        <w:pPrChange w:id="154" w:author="Microsoft Office User" w:date="2021-06-15T11:56:00Z">
          <w:pPr>
            <w:jc w:val="both"/>
          </w:pPr>
        </w:pPrChange>
      </w:pPr>
    </w:p>
    <w:p w14:paraId="20B7B80A" w14:textId="77777777" w:rsidR="00372DDA" w:rsidRDefault="00372DDA" w:rsidP="00636C2D">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Change w:id="155" w:author="Microsoft Office User" w:date="2021-06-15T11:56:00Z">
          <w:pPr>
            <w:jc w:val="both"/>
          </w:pPr>
        </w:pPrChange>
      </w:pPr>
    </w:p>
    <w:p w14:paraId="7D011722" w14:textId="21DBFE93" w:rsidR="006F47E9" w:rsidRPr="00AB5D48" w:rsidRDefault="006F47E9" w:rsidP="00636C2D">
      <w:pPr>
        <w:pStyle w:val="Heading1"/>
        <w:rPr>
          <w:rFonts w:ascii="Times" w:hAnsi="Times"/>
          <w:bCs/>
        </w:rPr>
        <w:pPrChange w:id="156" w:author="Microsoft Office User" w:date="2021-06-15T11:56:00Z">
          <w:pPr>
            <w:pStyle w:val="Heading1"/>
            <w:jc w:val="both"/>
          </w:pPr>
        </w:pPrChange>
      </w:pPr>
      <w:r>
        <w:rPr>
          <w:rFonts w:ascii="Times" w:hAnsi="Times"/>
          <w:bCs/>
        </w:rPr>
        <w:br w:type="page"/>
      </w:r>
      <w:moveFromRangeStart w:id="157" w:author="Microsoft Office User" w:date="2021-06-14T15:23:00Z" w:name="move74576600"/>
      <w:moveFrom w:id="158" w:author="Microsoft Office User" w:date="2021-06-14T15:23:00Z">
        <w:r w:rsidRPr="00D96AC9" w:rsidDel="002373FE">
          <w:t>Task 1: Genome assembly</w:t>
        </w:r>
      </w:moveFrom>
      <w:moveFromRangeEnd w:id="157"/>
    </w:p>
    <w:p w14:paraId="2DE16B9D" w14:textId="60810FC0" w:rsidR="006F47E9" w:rsidRDefault="006F47E9" w:rsidP="00636C2D">
      <w:pPr>
        <w:ind w:right="270"/>
        <w:rPr>
          <w:b/>
          <w:i/>
        </w:rPr>
        <w:pPrChange w:id="159" w:author="Microsoft Office User" w:date="2021-06-15T11:56:00Z">
          <w:pPr>
            <w:ind w:right="270"/>
            <w:jc w:val="both"/>
          </w:pPr>
        </w:pPrChange>
      </w:pPr>
    </w:p>
    <w:p w14:paraId="3BEA2E0B" w14:textId="796B439C" w:rsidR="006F47E9" w:rsidRPr="00D96AC9" w:rsidRDefault="006F47E9" w:rsidP="00636C2D">
      <w:pPr>
        <w:pStyle w:val="Heading2"/>
        <w:rPr>
          <w:b w:val="0"/>
          <w:i w:val="0"/>
        </w:rPr>
        <w:pPrChange w:id="160" w:author="Microsoft Office User" w:date="2021-06-15T11:56:00Z">
          <w:pPr>
            <w:pStyle w:val="Heading2"/>
            <w:jc w:val="both"/>
          </w:pPr>
        </w:pPrChange>
      </w:pPr>
      <w:r w:rsidRPr="00490077">
        <w:t>Sample collection</w:t>
      </w:r>
      <w:ins w:id="161" w:author="Microsoft Office User" w:date="2021-06-15T16:13:00Z">
        <w:r w:rsidR="00D44336">
          <w:t xml:space="preserve"> </w:t>
        </w:r>
      </w:ins>
      <w:del w:id="162" w:author="Microsoft Office User" w:date="2021-06-15T16:13:00Z">
        <w:r w:rsidDel="00D44336">
          <w:delText xml:space="preserve"> </w:delText>
        </w:r>
      </w:del>
      <w:r>
        <w:t>(Figure 1A)</w:t>
      </w:r>
    </w:p>
    <w:p w14:paraId="21F524D4" w14:textId="77777777" w:rsidR="006F47E9" w:rsidRPr="000D71F5" w:rsidRDefault="006F47E9" w:rsidP="00636C2D">
      <w:pPr>
        <w:ind w:right="270"/>
        <w:rPr>
          <w:i/>
        </w:rPr>
        <w:pPrChange w:id="163" w:author="Microsoft Office User" w:date="2021-06-15T11:56:00Z">
          <w:pPr>
            <w:ind w:right="270"/>
            <w:jc w:val="both"/>
          </w:pPr>
        </w:pPrChange>
      </w:pPr>
      <w:r w:rsidRPr="000D71F5">
        <w:rPr>
          <w:i/>
        </w:rPr>
        <w:t>Methods</w:t>
      </w:r>
    </w:p>
    <w:p w14:paraId="68F6B5EB" w14:textId="0FB4F952" w:rsidR="007B4DA2" w:rsidRDefault="006F47E9" w:rsidP="00636C2D">
      <w:pPr>
        <w:ind w:right="270"/>
        <w:pPrChange w:id="164" w:author="Microsoft Office User" w:date="2021-06-15T11:56:00Z">
          <w:pPr>
            <w:ind w:right="270"/>
            <w:jc w:val="both"/>
          </w:pPr>
        </w:pPrChange>
      </w:pPr>
      <w:r>
        <w:t xml:space="preserve">The first step in </w:t>
      </w:r>
      <w:r w:rsidR="00A001C6">
        <w:t>our</w:t>
      </w:r>
      <w:r>
        <w:t xml:space="preserve"> genome assembly </w:t>
      </w:r>
      <w:ins w:id="165" w:author="Microsoft Office User" w:date="2021-06-15T16:00:00Z">
        <w:r w:rsidR="001706E9">
          <w:t>wa</w:t>
        </w:r>
      </w:ins>
      <w:del w:id="166" w:author="Microsoft Office User" w:date="2021-06-15T16:00:00Z">
        <w:r w:rsidDel="001706E9">
          <w:delText>i</w:delText>
        </w:r>
      </w:del>
      <w:r>
        <w:t>s to collect tissue for the extraction of high molecular weight (HMW) genomic DNA</w:t>
      </w:r>
      <w:ins w:id="167" w:author="Microsoft Office User" w:date="2021-06-15T16:14:00Z">
        <w:r w:rsidR="00D44336">
          <w:t xml:space="preserve"> from both male and female fish</w:t>
        </w:r>
      </w:ins>
      <w:ins w:id="168" w:author="Microsoft Office User" w:date="2021-06-15T16:01:00Z">
        <w:r w:rsidR="001706E9">
          <w:t>. HMW DNA is</w:t>
        </w:r>
      </w:ins>
      <w:del w:id="169" w:author="Microsoft Office User" w:date="2021-06-15T16:01:00Z">
        <w:r w:rsidDel="001706E9">
          <w:delText>,</w:delText>
        </w:r>
      </w:del>
      <w:r>
        <w:t xml:space="preserve"> </w:t>
      </w:r>
      <w:ins w:id="170" w:author="Microsoft Office User" w:date="2021-06-15T16:01:00Z">
        <w:r w:rsidR="001706E9">
          <w:t xml:space="preserve">extracted using a special protocol that produces </w:t>
        </w:r>
      </w:ins>
      <w:del w:id="171" w:author="Microsoft Office User" w:date="2021-06-15T16:01:00Z">
        <w:r w:rsidDel="001706E9">
          <w:delText xml:space="preserve">which is extracted DNA that is </w:delText>
        </w:r>
      </w:del>
      <w:r>
        <w:t>long</w:t>
      </w:r>
      <w:r w:rsidR="00381212">
        <w:t>er</w:t>
      </w:r>
      <w:r w:rsidR="00D06CD4">
        <w:t xml:space="preserve"> </w:t>
      </w:r>
      <w:ins w:id="172" w:author="Microsoft Office User" w:date="2021-06-15T16:02:00Z">
        <w:r w:rsidR="001706E9">
          <w:t xml:space="preserve">DNA fragment </w:t>
        </w:r>
      </w:ins>
      <w:del w:id="173" w:author="Microsoft Office User" w:date="2021-06-15T16:01:00Z">
        <w:r w:rsidDel="001706E9">
          <w:delText xml:space="preserve">in </w:delText>
        </w:r>
      </w:del>
      <w:r>
        <w:t>length</w:t>
      </w:r>
      <w:ins w:id="174" w:author="Microsoft Office User" w:date="2021-06-15T16:01:00Z">
        <w:r w:rsidR="001706E9">
          <w:t>s</w:t>
        </w:r>
      </w:ins>
      <w:r>
        <w:t xml:space="preserve"> (&gt;50 kilobases)</w:t>
      </w:r>
      <w:r w:rsidR="00381212">
        <w:t xml:space="preserve"> </w:t>
      </w:r>
      <w:del w:id="175" w:author="Microsoft Office User" w:date="2021-06-15T16:01:00Z">
        <w:r w:rsidR="00381212" w:rsidDel="001706E9">
          <w:delText xml:space="preserve">than </w:delText>
        </w:r>
      </w:del>
      <w:ins w:id="176" w:author="Microsoft Office User" w:date="2021-06-15T16:01:00Z">
        <w:r w:rsidR="001706E9">
          <w:t xml:space="preserve">compared with </w:t>
        </w:r>
      </w:ins>
      <w:r w:rsidR="00381212">
        <w:t>standard DNA extractions (&lt;10 kilobases)</w:t>
      </w:r>
      <w:r>
        <w:t xml:space="preserve">. </w:t>
      </w:r>
      <w:ins w:id="177" w:author="Microsoft Office User" w:date="2021-06-15T16:02:00Z">
        <w:r w:rsidR="001706E9">
          <w:t xml:space="preserve">HMW is required for each of the three </w:t>
        </w:r>
      </w:ins>
      <w:del w:id="178" w:author="Microsoft Office User" w:date="2021-06-15T16:02:00Z">
        <w:r w:rsidDel="001706E9">
          <w:delText xml:space="preserve">Because </w:delText>
        </w:r>
        <w:r w:rsidR="00C36CA7" w:rsidDel="001706E9">
          <w:delText>each</w:delText>
        </w:r>
        <w:r w:rsidDel="001706E9">
          <w:delText xml:space="preserve"> of </w:delText>
        </w:r>
        <w:r w:rsidR="00C36CA7" w:rsidDel="001706E9">
          <w:delText xml:space="preserve">the three </w:delText>
        </w:r>
      </w:del>
      <w:r>
        <w:t>sequencing technologies</w:t>
      </w:r>
      <w:r w:rsidR="00C36CA7">
        <w:t xml:space="preserve"> (linked-read, long-read and hi-c)</w:t>
      </w:r>
      <w:r>
        <w:t xml:space="preserve"> </w:t>
      </w:r>
      <w:ins w:id="179" w:author="Microsoft Office User" w:date="2021-06-15T16:02:00Z">
        <w:r w:rsidR="001706E9">
          <w:t xml:space="preserve">that </w:t>
        </w:r>
      </w:ins>
      <w:r w:rsidR="00C36CA7">
        <w:t>we</w:t>
      </w:r>
      <w:ins w:id="180" w:author="Microsoft Office User" w:date="2021-06-15T16:03:00Z">
        <w:r w:rsidR="001706E9">
          <w:t xml:space="preserve"> </w:t>
        </w:r>
      </w:ins>
      <w:del w:id="181" w:author="Microsoft Office User" w:date="2021-06-15T16:03:00Z">
        <w:r w:rsidR="00C36CA7" w:rsidDel="001706E9">
          <w:delText xml:space="preserve"> </w:delText>
        </w:r>
      </w:del>
      <w:del w:id="182" w:author="Microsoft Office User" w:date="2021-06-15T16:02:00Z">
        <w:r w:rsidDel="001706E9">
          <w:delText>utilize</w:delText>
        </w:r>
        <w:r w:rsidR="00C36CA7" w:rsidDel="001706E9">
          <w:delText xml:space="preserve">d </w:delText>
        </w:r>
      </w:del>
      <w:ins w:id="183" w:author="Microsoft Office User" w:date="2021-06-15T16:03:00Z">
        <w:r w:rsidR="001706E9">
          <w:t>chose</w:t>
        </w:r>
      </w:ins>
      <w:ins w:id="184" w:author="Microsoft Office User" w:date="2021-06-15T16:02:00Z">
        <w:r w:rsidR="001706E9">
          <w:t xml:space="preserve"> </w:t>
        </w:r>
      </w:ins>
      <w:r w:rsidR="00C36CA7">
        <w:t>to create our genome assembly</w:t>
      </w:r>
      <w:ins w:id="185" w:author="Microsoft Office User" w:date="2021-06-15T16:04:00Z">
        <w:r w:rsidR="001706E9">
          <w:t xml:space="preserve">. </w:t>
        </w:r>
      </w:ins>
      <w:ins w:id="186" w:author="Microsoft Office User" w:date="2021-06-15T16:14:00Z">
        <w:r w:rsidR="00D44336">
          <w:t>We want</w:t>
        </w:r>
      </w:ins>
      <w:ins w:id="187" w:author="Microsoft Office User" w:date="2021-06-15T16:15:00Z">
        <w:r w:rsidR="00D44336">
          <w:t>e</w:t>
        </w:r>
      </w:ins>
      <w:ins w:id="188" w:author="Microsoft Office User" w:date="2021-06-15T16:14:00Z">
        <w:r w:rsidR="00D44336">
          <w:t>d to sequence both males and females to examine any sex-determini</w:t>
        </w:r>
      </w:ins>
      <w:ins w:id="189" w:author="Microsoft Office User" w:date="2021-06-15T16:15:00Z">
        <w:r w:rsidR="00D44336">
          <w:t xml:space="preserve">ng regions. </w:t>
        </w:r>
      </w:ins>
      <w:del w:id="190" w:author="Microsoft Office User" w:date="2021-06-15T16:04:00Z">
        <w:r w:rsidR="00C36CA7" w:rsidDel="001706E9">
          <w:delText xml:space="preserve"> </w:delText>
        </w:r>
      </w:del>
      <w:del w:id="191" w:author="Microsoft Office User" w:date="2021-06-15T16:03:00Z">
        <w:r w:rsidDel="001706E9">
          <w:delText xml:space="preserve">sequence fragments </w:delText>
        </w:r>
      </w:del>
      <w:del w:id="192" w:author="Microsoft Office User" w:date="2021-06-15T16:04:00Z">
        <w:r w:rsidDel="001706E9">
          <w:delText>on the order of tens of thousands of base pairs</w:delText>
        </w:r>
        <w:r w:rsidR="00D06CD4" w:rsidDel="001706E9">
          <w:delText>,</w:delText>
        </w:r>
        <w:r w:rsidDel="001706E9">
          <w:delText xml:space="preserve"> or rely on long range interactions throughout the genome</w:delText>
        </w:r>
      </w:del>
      <w:del w:id="193" w:author="Microsoft Office User" w:date="2021-06-15T16:03:00Z">
        <w:r w:rsidDel="001706E9">
          <w:delText>, extracted DNA must be sufficiently long</w:delText>
        </w:r>
        <w:r w:rsidR="00D06CD4" w:rsidDel="001706E9">
          <w:delText xml:space="preserve"> to generate a contiguous assembly</w:delText>
        </w:r>
        <w:r w:rsidDel="001706E9">
          <w:delText>.</w:delText>
        </w:r>
      </w:del>
      <w:del w:id="194" w:author="Microsoft Office User" w:date="2021-06-15T16:04:00Z">
        <w:r w:rsidDel="001706E9">
          <w:delText xml:space="preserve"> </w:delText>
        </w:r>
      </w:del>
    </w:p>
    <w:p w14:paraId="389999F1" w14:textId="77777777" w:rsidR="007B4DA2" w:rsidRDefault="007B4DA2" w:rsidP="00636C2D">
      <w:pPr>
        <w:ind w:right="270"/>
        <w:pPrChange w:id="195" w:author="Microsoft Office User" w:date="2021-06-15T11:56:00Z">
          <w:pPr>
            <w:ind w:right="270"/>
            <w:jc w:val="both"/>
          </w:pPr>
        </w:pPrChange>
      </w:pPr>
    </w:p>
    <w:p w14:paraId="5492A1C5" w14:textId="631D1D2B" w:rsidR="006F47E9" w:rsidRDefault="001706E9" w:rsidP="00636C2D">
      <w:pPr>
        <w:ind w:right="270"/>
        <w:pPrChange w:id="196" w:author="Microsoft Office User" w:date="2021-06-15T11:56:00Z">
          <w:pPr>
            <w:ind w:right="270"/>
            <w:jc w:val="both"/>
          </w:pPr>
        </w:pPrChange>
      </w:pPr>
      <w:ins w:id="197" w:author="Microsoft Office User" w:date="2021-06-15T16:05:00Z">
        <w:r>
          <w:t>Though we had intended to take a single trip to the FCCL</w:t>
        </w:r>
      </w:ins>
      <w:ins w:id="198" w:author="Microsoft Office User" w:date="2021-06-15T16:06:00Z">
        <w:r w:rsidR="00D44336">
          <w:t xml:space="preserve"> for this project</w:t>
        </w:r>
      </w:ins>
      <w:ins w:id="199" w:author="Microsoft Office User" w:date="2021-06-15T16:05:00Z">
        <w:r>
          <w:t xml:space="preserve">, we found recovering </w:t>
        </w:r>
      </w:ins>
      <w:del w:id="200" w:author="Microsoft Office User" w:date="2021-06-15T16:05:00Z">
        <w:r w:rsidR="006F47E9" w:rsidDel="001706E9">
          <w:delText xml:space="preserve">Due to the difficulties </w:delText>
        </w:r>
        <w:r w:rsidR="00D06CD4" w:rsidDel="001706E9">
          <w:delText>of</w:delText>
        </w:r>
        <w:r w:rsidR="006F47E9" w:rsidDel="001706E9">
          <w:delText xml:space="preserve"> </w:delText>
        </w:r>
        <w:r w:rsidR="00D06CD4" w:rsidDel="001706E9">
          <w:delText xml:space="preserve">recovering </w:delText>
        </w:r>
      </w:del>
      <w:r w:rsidR="006F47E9">
        <w:t>sufficient HMW DNA</w:t>
      </w:r>
      <w:ins w:id="201" w:author="Microsoft Office User" w:date="2021-06-15T16:05:00Z">
        <w:r>
          <w:t xml:space="preserve"> difficult</w:t>
        </w:r>
      </w:ins>
      <w:ins w:id="202" w:author="Microsoft Office User" w:date="2021-06-15T16:09:00Z">
        <w:r w:rsidR="00D44336">
          <w:t>,</w:t>
        </w:r>
      </w:ins>
      <w:ins w:id="203" w:author="Microsoft Office User" w:date="2021-06-15T16:05:00Z">
        <w:r>
          <w:t xml:space="preserve"> and ended up</w:t>
        </w:r>
      </w:ins>
      <w:del w:id="204" w:author="Microsoft Office User" w:date="2021-06-15T16:05:00Z">
        <w:r w:rsidR="00AB5D48" w:rsidDel="001706E9">
          <w:delText>,</w:delText>
        </w:r>
        <w:r w:rsidR="006F47E9" w:rsidDel="001706E9">
          <w:delText xml:space="preserve"> we</w:delText>
        </w:r>
      </w:del>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ins w:id="205" w:author="Microsoft Office User" w:date="2021-06-15T16:06:00Z">
        <w:r>
          <w:t xml:space="preserve">600dph (days post hatch) </w:t>
        </w:r>
      </w:ins>
      <w:r w:rsidR="00C36CA7">
        <w:t>male and female delta smelt</w:t>
      </w:r>
      <w:ins w:id="206" w:author="Microsoft Office User" w:date="2021-06-15T16:06:00Z">
        <w:r>
          <w:t xml:space="preserve"> </w:t>
        </w:r>
      </w:ins>
      <w:del w:id="207" w:author="Microsoft Office User" w:date="2021-06-15T16:06:00Z">
        <w:r w:rsidR="00AB5D48" w:rsidDel="001706E9">
          <w:delText xml:space="preserve"> 600 days post hatch</w:delText>
        </w:r>
        <w:r w:rsidR="006F47E9" w:rsidDel="001706E9">
          <w:delText xml:space="preserve"> at the FCCL </w:delText>
        </w:r>
      </w:del>
      <w:r w:rsidR="006F47E9">
        <w:t>(Table 2)</w:t>
      </w:r>
      <w:ins w:id="208" w:author="Microsoft Office User" w:date="2021-06-15T16:09:00Z">
        <w:r w:rsidR="00D44336">
          <w:t xml:space="preserve"> with the final goal of producing </w:t>
        </w:r>
      </w:ins>
      <w:ins w:id="209" w:author="Microsoft Office User" w:date="2021-06-15T16:10:00Z">
        <w:r w:rsidR="00D44336">
          <w:t>enough HMW for each of the three technologies for one male and one female delta smelt</w:t>
        </w:r>
      </w:ins>
      <w:r w:rsidR="006F47E9">
        <w:t xml:space="preserve">. </w:t>
      </w:r>
      <w:ins w:id="210" w:author="Microsoft Office User" w:date="2021-06-15T16:06:00Z">
        <w:r>
          <w:t>Additionally, a</w:t>
        </w:r>
      </w:ins>
      <w:del w:id="211" w:author="Microsoft Office User" w:date="2021-06-15T16:06:00Z">
        <w:r w:rsidR="006F47E9" w:rsidDel="001706E9">
          <w:delText>A</w:delText>
        </w:r>
      </w:del>
      <w:r w:rsidR="006F47E9">
        <w:t>t the start of this project long-read sequencing was costly and we sought to only incorporate the sequencing technology if absolutely necessary</w:t>
      </w:r>
      <w:ins w:id="212" w:author="Microsoft Office User" w:date="2021-06-15T16:07:00Z">
        <w:r w:rsidR="00D44336">
          <w:t>. Therefore</w:t>
        </w:r>
      </w:ins>
      <w:del w:id="213" w:author="Microsoft Office User" w:date="2021-06-15T16:07:00Z">
        <w:r w:rsidR="006F47E9" w:rsidDel="00D44336">
          <w:delText>;</w:delText>
        </w:r>
      </w:del>
      <w:r w:rsidR="006F47E9">
        <w:t xml:space="preserve"> </w:t>
      </w:r>
      <w:del w:id="214" w:author="Microsoft Office User" w:date="2021-06-15T16:07:00Z">
        <w:r w:rsidR="006F47E9" w:rsidDel="00D44336">
          <w:delText xml:space="preserve">because of this </w:delText>
        </w:r>
      </w:del>
      <w:r w:rsidR="006F47E9">
        <w:t>our first and second sampling trips sought to acquire enough tissue to provide sufficient quantity of HMW DNA for linked-read and hi-c sequencing. However, at the end of 2019 the price of long-read sequencing dropped dramaticall</w:t>
      </w:r>
      <w:ins w:id="215" w:author="Microsoft Office User" w:date="2021-06-15T16:00:00Z">
        <w:r>
          <w:t>y, and</w:t>
        </w:r>
      </w:ins>
      <w:del w:id="216" w:author="Microsoft Office User" w:date="2021-06-15T16:00:00Z">
        <w:r w:rsidR="006F47E9" w:rsidDel="001706E9">
          <w:delText>y and</w:delText>
        </w:r>
        <w:r w:rsidR="00D06CD4" w:rsidDel="001706E9">
          <w:delText>,</w:delText>
        </w:r>
      </w:del>
      <w:r w:rsidR="006F47E9">
        <w:t xml:space="preserve"> based on our </w:t>
      </w:r>
      <w:ins w:id="217" w:author="Microsoft Office User" w:date="2021-06-15T16:07:00Z">
        <w:r w:rsidR="00D44336">
          <w:t xml:space="preserve">mixed </w:t>
        </w:r>
      </w:ins>
      <w:r w:rsidR="006F47E9">
        <w:t xml:space="preserve">results from </w:t>
      </w:r>
      <w:r w:rsidR="007B4DA2">
        <w:t>T</w:t>
      </w:r>
      <w:r w:rsidR="006F47E9">
        <w:t>rips 1 and 2,</w:t>
      </w:r>
      <w:ins w:id="218" w:author="Microsoft Office User" w:date="2021-06-15T16:09:00Z">
        <w:r w:rsidR="00D44336">
          <w:t xml:space="preserve"> </w:t>
        </w:r>
      </w:ins>
      <w:del w:id="219" w:author="Microsoft Office User" w:date="2021-06-15T16:09:00Z">
        <w:r w:rsidR="006F47E9" w:rsidDel="00D44336">
          <w:delText xml:space="preserve"> </w:delText>
        </w:r>
      </w:del>
      <w:del w:id="220" w:author="Microsoft Office User" w:date="2021-06-15T16:08:00Z">
        <w:r w:rsidR="00D06CD4" w:rsidDel="00D44336">
          <w:delText xml:space="preserve">during </w:delText>
        </w:r>
        <w:r w:rsidR="007B4DA2" w:rsidDel="00D44336">
          <w:delText>T</w:delText>
        </w:r>
        <w:r w:rsidR="006F47E9" w:rsidDel="00D44336">
          <w:delText>rip 3</w:delText>
        </w:r>
      </w:del>
      <w:ins w:id="221" w:author="Microsoft Office User" w:date="2021-06-15T16:08:00Z">
        <w:r w:rsidR="00D44336">
          <w:t xml:space="preserve">we made a third trip and </w:t>
        </w:r>
      </w:ins>
      <w:ins w:id="222" w:author="Microsoft Office User" w:date="2021-06-15T16:11:00Z">
        <w:r w:rsidR="00D44336">
          <w:t>with the decision</w:t>
        </w:r>
      </w:ins>
      <w:ins w:id="223" w:author="Microsoft Office User" w:date="2021-06-15T16:08:00Z">
        <w:r w:rsidR="00D44336">
          <w:t xml:space="preserve"> </w:t>
        </w:r>
      </w:ins>
      <w:del w:id="224" w:author="Microsoft Office User" w:date="2021-06-15T16:00:00Z">
        <w:r w:rsidR="006F47E9" w:rsidDel="001706E9">
          <w:delText xml:space="preserve"> we sought </w:delText>
        </w:r>
      </w:del>
      <w:r w:rsidR="006F47E9">
        <w:t xml:space="preserve">to acquire enough tissue to sequence a single male fish with all three of </w:t>
      </w:r>
      <w:r w:rsidR="00D06CD4">
        <w:t xml:space="preserve">our chosen </w:t>
      </w:r>
      <w:r w:rsidR="006F47E9">
        <w:t>technologies</w:t>
      </w:r>
      <w:ins w:id="225" w:author="Microsoft Office User" w:date="2021-06-15T16:11:00Z">
        <w:r w:rsidR="00D44336">
          <w:t>,</w:t>
        </w:r>
      </w:ins>
      <w:r w:rsidR="006F47E9">
        <w:t xml:space="preserve"> and </w:t>
      </w:r>
      <w:ins w:id="226" w:author="Microsoft Office User" w:date="2021-06-15T16:11:00Z">
        <w:r w:rsidR="00D44336">
          <w:t xml:space="preserve">enough for </w:t>
        </w:r>
      </w:ins>
      <w:r w:rsidR="006F47E9">
        <w:t xml:space="preserve">a female fish with </w:t>
      </w:r>
      <w:ins w:id="227" w:author="Microsoft Office User" w:date="2021-06-15T16:11:00Z">
        <w:r w:rsidR="00D44336">
          <w:t xml:space="preserve">for </w:t>
        </w:r>
      </w:ins>
      <w:r w:rsidR="006F47E9">
        <w:t>long-read</w:t>
      </w:r>
      <w:r w:rsidR="00C36CA7">
        <w:t>s</w:t>
      </w:r>
      <w:del w:id="228" w:author="Microsoft Office User" w:date="2021-06-15T16:12:00Z">
        <w:r w:rsidR="00C36CA7" w:rsidDel="00D44336">
          <w:delText>, as we had already generated female sequencing data for linked-reads and hi-c</w:delText>
        </w:r>
        <w:r w:rsidR="006F47E9" w:rsidDel="00D44336">
          <w:delText>.</w:delText>
        </w:r>
      </w:del>
      <w:ins w:id="229" w:author="Microsoft Office User" w:date="2021-06-15T16:12:00Z">
        <w:r w:rsidR="00D44336">
          <w:t xml:space="preserve"> (we had enough HMW for a female for hi C and linked reads).</w:t>
        </w:r>
      </w:ins>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636C2D">
      <w:pPr>
        <w:ind w:right="270"/>
        <w:rPr>
          <w:i/>
        </w:rPr>
        <w:pPrChange w:id="230" w:author="Microsoft Office User" w:date="2021-06-15T11:56:00Z">
          <w:pPr>
            <w:ind w:right="270"/>
            <w:jc w:val="both"/>
          </w:pPr>
        </w:pPrChange>
      </w:pPr>
    </w:p>
    <w:p w14:paraId="0CBD5AC1" w14:textId="310D132D" w:rsidR="006F47E9" w:rsidRDefault="006F47E9" w:rsidP="00636C2D">
      <w:pPr>
        <w:ind w:right="270"/>
        <w:rPr>
          <w:i/>
        </w:rPr>
        <w:pPrChange w:id="231" w:author="Microsoft Office User" w:date="2021-06-15T11:56:00Z">
          <w:pPr>
            <w:ind w:right="270"/>
            <w:jc w:val="both"/>
          </w:pPr>
        </w:pPrChange>
      </w:pPr>
      <w:r>
        <w:rPr>
          <w:i/>
        </w:rPr>
        <w:t>Results</w:t>
      </w:r>
    </w:p>
    <w:p w14:paraId="574F63A5" w14:textId="59204E71" w:rsidR="006F47E9" w:rsidRPr="00C30DD1" w:rsidRDefault="006F47E9" w:rsidP="00636C2D">
      <w:pPr>
        <w:ind w:right="270"/>
        <w:rPr>
          <w:i/>
        </w:rPr>
        <w:pPrChange w:id="232" w:author="Microsoft Office User" w:date="2021-06-15T11:56:00Z">
          <w:pPr>
            <w:ind w:right="270"/>
            <w:jc w:val="both"/>
          </w:pPr>
        </w:pPrChange>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w:t>
      </w:r>
      <w:del w:id="233" w:author="Microsoft Office User" w:date="2021-06-15T15:56:00Z">
        <w:r w:rsidDel="001706E9">
          <w:delText xml:space="preserve">sampled </w:delText>
        </w:r>
      </w:del>
      <w:r>
        <w:t xml:space="preserve">male fish </w:t>
      </w:r>
      <w:del w:id="234" w:author="Microsoft Office User" w:date="2021-06-15T15:56:00Z">
        <w:r w:rsidDel="001706E9">
          <w:delText xml:space="preserve">from this trip </w:delText>
        </w:r>
      </w:del>
      <w:r>
        <w:t>produced enough HMW DNA. Therefore, we returned to the FCCL and selected larger males</w:t>
      </w:r>
      <w:r w:rsidR="007B4DA2">
        <w:t xml:space="preserve"> on Trip 2</w:t>
      </w:r>
      <w:r>
        <w:t xml:space="preserve">. </w:t>
      </w:r>
      <w:ins w:id="235" w:author="Microsoft Office User" w:date="2021-06-15T15:57:00Z">
        <w:r w:rsidR="001706E9">
          <w:t>The e</w:t>
        </w:r>
      </w:ins>
      <w:del w:id="236" w:author="Microsoft Office User" w:date="2021-06-15T15:57:00Z">
        <w:r w:rsidDel="001706E9">
          <w:delText>E</w:delText>
        </w:r>
      </w:del>
      <w:r>
        <w:t>xtract</w:t>
      </w:r>
      <w:ins w:id="237" w:author="Microsoft Office User" w:date="2021-06-15T15:57:00Z">
        <w:r w:rsidR="001706E9">
          <w:t>ed DNA</w:t>
        </w:r>
      </w:ins>
      <w:del w:id="238" w:author="Microsoft Office User" w:date="2021-06-15T15:57:00Z">
        <w:r w:rsidDel="001706E9">
          <w:delText>ion</w:delText>
        </w:r>
      </w:del>
      <w:r>
        <w:t xml:space="preserve">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rsidRPr="00903C53">
        <w:rPr>
          <w:highlight w:val="yellow"/>
          <w:rPrChange w:id="239" w:author="Microsoft Office User" w:date="2021-06-15T13:07:00Z">
            <w:rPr/>
          </w:rPrChange>
        </w:rPr>
        <w:t>)</w:t>
      </w:r>
      <w:r w:rsidR="000F0F82" w:rsidRPr="00903C53">
        <w:rPr>
          <w:highlight w:val="yellow"/>
          <w:rPrChange w:id="240" w:author="Microsoft Office User" w:date="2021-06-15T13:07:00Z">
            <w:rPr/>
          </w:rPrChange>
        </w:rPr>
        <w:t>&lt;</w:t>
      </w:r>
      <w:proofErr w:type="gramEnd"/>
      <w:r w:rsidR="000F0F82" w:rsidRPr="00903C53">
        <w:rPr>
          <w:highlight w:val="yellow"/>
          <w:rPrChange w:id="241" w:author="Microsoft Office User" w:date="2021-06-15T13:07:00Z">
            <w:rPr/>
          </w:rPrChange>
        </w:rPr>
        <w:t>CITE&gt;</w:t>
      </w:r>
      <w:r>
        <w:t xml:space="preserve"> and </w:t>
      </w:r>
      <w:r w:rsidR="00621B1C">
        <w:t xml:space="preserve">new tissue preservation </w:t>
      </w:r>
      <w:r>
        <w:t>storage</w:t>
      </w:r>
      <w:r w:rsidR="00621B1C">
        <w:t xml:space="preserve"> solution</w:t>
      </w:r>
      <w:r>
        <w:t xml:space="preserve"> of samples in cooled propylene glycol</w:t>
      </w:r>
      <w:r w:rsidR="000F0F82">
        <w:t>&lt;</w:t>
      </w:r>
      <w:r w:rsidR="000F0F82" w:rsidRPr="00903C53">
        <w:rPr>
          <w:highlight w:val="yellow"/>
          <w:rPrChange w:id="242" w:author="Microsoft Office User" w:date="2021-06-15T13:07:00Z">
            <w:rPr/>
          </w:rPrChange>
        </w:rPr>
        <w: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w:t>
      </w:r>
      <w:commentRangeStart w:id="243"/>
      <w:r w:rsidR="00AB5D48">
        <w:t>one male fish</w:t>
      </w:r>
      <w:commentRangeEnd w:id="243"/>
      <w:r w:rsidR="001706E9">
        <w:rPr>
          <w:rStyle w:val="CommentReference"/>
        </w:rPr>
        <w:commentReference w:id="243"/>
      </w:r>
      <w:r w:rsidR="000F0F82">
        <w:t xml:space="preserve">. </w:t>
      </w:r>
      <w:commentRangeStart w:id="244"/>
      <w:r w:rsidR="000F0F82">
        <w:t>Sampled tissue was flash frozen and stored on dry ice for transportation.</w:t>
      </w:r>
      <w:commentRangeEnd w:id="244"/>
      <w:r w:rsidR="001706E9">
        <w:rPr>
          <w:rStyle w:val="CommentReference"/>
        </w:rPr>
        <w:commentReference w:id="244"/>
      </w:r>
    </w:p>
    <w:p w14:paraId="1BAEA05D" w14:textId="7EF7EBED" w:rsidR="006F47E9" w:rsidRDefault="006F47E9" w:rsidP="00636C2D">
      <w:pPr>
        <w:ind w:right="270"/>
        <w:rPr>
          <w:ins w:id="245" w:author="Microsoft Office User" w:date="2021-04-07T13:51:00Z"/>
        </w:rPr>
        <w:pPrChange w:id="246" w:author="Microsoft Office User" w:date="2021-06-15T11:56:00Z">
          <w:pPr>
            <w:ind w:right="270"/>
            <w:jc w:val="both"/>
          </w:pPr>
        </w:pPrChange>
      </w:pPr>
    </w:p>
    <w:p w14:paraId="35B46BE7" w14:textId="77777777" w:rsidR="006F47E9" w:rsidRDefault="006F47E9" w:rsidP="00636C2D">
      <w:pPr>
        <w:ind w:right="270"/>
        <w:rPr>
          <w:b/>
          <w:i/>
        </w:rPr>
        <w:pPrChange w:id="247" w:author="Microsoft Office User" w:date="2021-06-15T11:56:00Z">
          <w:pPr>
            <w:ind w:right="270"/>
            <w:jc w:val="both"/>
          </w:pPr>
        </w:pPrChange>
      </w:pPr>
    </w:p>
    <w:p w14:paraId="659C5E3F" w14:textId="77777777" w:rsidR="006F47E9" w:rsidRDefault="006F47E9" w:rsidP="00636C2D">
      <w:pPr>
        <w:pStyle w:val="Heading2"/>
        <w:pPrChange w:id="248" w:author="Microsoft Office User" w:date="2021-06-15T11:56:00Z">
          <w:pPr>
            <w:pStyle w:val="Heading2"/>
            <w:jc w:val="both"/>
          </w:pPr>
        </w:pPrChange>
      </w:pPr>
      <w:r w:rsidRPr="00490077">
        <w:t>Isolation of high molecular weight genomic DNA</w:t>
      </w:r>
      <w:r>
        <w:t xml:space="preserve"> (Figure 1B)</w:t>
      </w:r>
    </w:p>
    <w:p w14:paraId="3AD89537" w14:textId="77777777" w:rsidR="006F47E9" w:rsidRDefault="006F47E9" w:rsidP="00636C2D">
      <w:pPr>
        <w:ind w:right="270"/>
        <w:rPr>
          <w:i/>
        </w:rPr>
        <w:pPrChange w:id="249" w:author="Microsoft Office User" w:date="2021-06-15T11:56:00Z">
          <w:pPr>
            <w:ind w:right="270"/>
            <w:jc w:val="both"/>
          </w:pPr>
        </w:pPrChange>
      </w:pPr>
      <w:r>
        <w:rPr>
          <w:i/>
        </w:rPr>
        <w:t>Methods</w:t>
      </w:r>
    </w:p>
    <w:p w14:paraId="21E14243" w14:textId="79174BAE" w:rsidR="006F47E9" w:rsidRPr="00AB5D48" w:rsidRDefault="00081E62" w:rsidP="00636C2D">
      <w:pPr>
        <w:ind w:right="270"/>
        <w:pPrChange w:id="250" w:author="Microsoft Office User" w:date="2021-06-15T11:56:00Z">
          <w:pPr>
            <w:ind w:right="270"/>
            <w:jc w:val="both"/>
          </w:pPr>
        </w:pPrChange>
      </w:pPr>
      <w:del w:id="251" w:author="Microsoft Office User" w:date="2021-06-15T16:13:00Z">
        <w:r w:rsidDel="00D44336">
          <w:delText xml:space="preserve">All three of our chosen sequencing technologies </w:delText>
        </w:r>
        <w:r w:rsidR="006F47E9" w:rsidDel="00D44336">
          <w:delText xml:space="preserve">(linked-read, long-read and hi-c), </w:delText>
        </w:r>
        <w:r w:rsidDel="00D44336">
          <w:delText>require HMW DNA</w:delText>
        </w:r>
        <w:r w:rsidR="006F47E9" w:rsidDel="00D44336">
          <w:delText xml:space="preserve">. </w:delText>
        </w:r>
      </w:del>
      <w:r w:rsidR="00AB5D48">
        <w:t xml:space="preserve">For </w:t>
      </w:r>
      <w:del w:id="252" w:author="Microsoft Office User" w:date="2021-06-15T16:14:00Z">
        <w:r w:rsidR="00AB5D48" w:rsidDel="00D44336">
          <w:delText xml:space="preserve">the </w:delText>
        </w:r>
      </w:del>
      <w:r w:rsidR="00AB5D48">
        <w:t xml:space="preserve">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del w:id="253" w:author="Microsoft Office User" w:date="2021-06-15T16:15:00Z">
        <w:r w:rsidR="006F47E9" w:rsidRPr="00D417D1" w:rsidDel="00D44336">
          <w:delText>We acquired</w:delText>
        </w:r>
        <w:r w:rsidR="006C520D" w:rsidDel="00D44336">
          <w:delText xml:space="preserve"> samples to </w:delText>
        </w:r>
        <w:r w:rsidR="006F47E9" w:rsidDel="00D44336">
          <w:delText>extract</w:delText>
        </w:r>
        <w:r w:rsidR="006F47E9" w:rsidRPr="00D417D1" w:rsidDel="00D44336">
          <w:delText xml:space="preserve"> DNA from both sexes </w:delText>
        </w:r>
        <w:r w:rsidR="006F47E9" w:rsidDel="00D44336">
          <w:delText xml:space="preserve">to examine </w:delText>
        </w:r>
        <w:r w:rsidR="006C520D" w:rsidDel="00D44336">
          <w:delText xml:space="preserve">sex determining regions </w:delText>
        </w:r>
        <w:r w:rsidR="006F47E9" w:rsidDel="00D44336">
          <w:delText xml:space="preserve">in delta smelt, which </w:delText>
        </w:r>
        <w:r w:rsidR="006216B1" w:rsidDel="00D44336">
          <w:delText>continues to remain</w:delText>
        </w:r>
        <w:r w:rsidR="006F47E9" w:rsidDel="00D44336">
          <w:delText xml:space="preserve"> unknown.</w:delText>
        </w:r>
        <w:r w:rsidR="006F47E9" w:rsidRPr="00D417D1" w:rsidDel="00D44336">
          <w:rPr>
            <w:color w:val="FF0000"/>
          </w:rPr>
          <w:delText xml:space="preserve"> </w:delText>
        </w:r>
      </w:del>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36C2D">
      <w:pPr>
        <w:ind w:right="270"/>
        <w:pPrChange w:id="254" w:author="Microsoft Office User" w:date="2021-06-15T11:56:00Z">
          <w:pPr>
            <w:ind w:right="270"/>
            <w:jc w:val="both"/>
          </w:pPr>
        </w:pPrChange>
      </w:pPr>
    </w:p>
    <w:p w14:paraId="7BF351FA" w14:textId="2B497178" w:rsidR="006F47E9" w:rsidRDefault="006C520D" w:rsidP="00636C2D">
      <w:pPr>
        <w:ind w:right="270"/>
        <w:rPr>
          <w:i/>
        </w:rPr>
        <w:pPrChange w:id="255" w:author="Microsoft Office User" w:date="2021-06-15T11:56:00Z">
          <w:pPr>
            <w:ind w:right="270"/>
            <w:jc w:val="both"/>
          </w:pPr>
        </w:pPrChange>
      </w:pPr>
      <w:r>
        <w:rPr>
          <w:i/>
        </w:rPr>
        <w:t>R</w:t>
      </w:r>
      <w:r w:rsidR="006F47E9">
        <w:rPr>
          <w:i/>
        </w:rPr>
        <w:t>esults</w:t>
      </w:r>
    </w:p>
    <w:p w14:paraId="409CE140" w14:textId="3D00382B" w:rsidR="006F47E9" w:rsidRPr="006E1A97" w:rsidRDefault="006F47E9" w:rsidP="00636C2D">
      <w:pPr>
        <w:ind w:right="270"/>
        <w:rPr>
          <w:i/>
        </w:rPr>
        <w:pPrChange w:id="256" w:author="Microsoft Office User" w:date="2021-06-15T11:56:00Z">
          <w:pPr>
            <w:ind w:right="270"/>
            <w:jc w:val="both"/>
          </w:pPr>
        </w:pPrChange>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36C2D">
      <w:pPr>
        <w:ind w:right="270" w:firstLine="720"/>
        <w:pPrChange w:id="257" w:author="Microsoft Office User" w:date="2021-06-15T11:56:00Z">
          <w:pPr>
            <w:ind w:right="270" w:firstLine="720"/>
            <w:jc w:val="both"/>
          </w:pPr>
        </w:pPrChange>
      </w:pPr>
    </w:p>
    <w:p w14:paraId="33AE755F" w14:textId="25D9891C" w:rsidR="006F47E9" w:rsidRDefault="006F47E9" w:rsidP="00636C2D">
      <w:pPr>
        <w:ind w:right="270"/>
        <w:pPrChange w:id="258" w:author="Microsoft Office User" w:date="2021-06-15T11:56:00Z">
          <w:pPr>
            <w:ind w:right="270"/>
            <w:jc w:val="both"/>
          </w:pPr>
        </w:pPrChange>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36C2D">
      <w:pPr>
        <w:ind w:right="270"/>
        <w:pPrChange w:id="259" w:author="Microsoft Office User" w:date="2021-06-15T11:56:00Z">
          <w:pPr>
            <w:ind w:right="270"/>
            <w:jc w:val="both"/>
          </w:pPr>
        </w:pPrChange>
      </w:pPr>
    </w:p>
    <w:p w14:paraId="44F233EF" w14:textId="2A65C659" w:rsidR="006C520D" w:rsidRDefault="006F47E9" w:rsidP="00636C2D">
      <w:pPr>
        <w:ind w:right="270"/>
        <w:pPrChange w:id="260" w:author="Microsoft Office User" w:date="2021-06-15T11:56:00Z">
          <w:pPr>
            <w:ind w:right="270"/>
            <w:jc w:val="both"/>
          </w:pPr>
        </w:pPrChange>
      </w:pPr>
      <w:r>
        <w:t>Trip 3: W</w:t>
      </w:r>
      <w:r w:rsidRPr="00D417D1">
        <w:t xml:space="preserve">e performed two </w:t>
      </w:r>
      <w:r w:rsidR="004D5944">
        <w:t xml:space="preserve">separate </w:t>
      </w:r>
      <w:r w:rsidRPr="00D417D1">
        <w:t xml:space="preserve">rounds of extractions on multiple different tissue types </w:t>
      </w:r>
      <w:ins w:id="261" w:author="Microsoft Office User" w:date="2021-06-15T16:16:00Z">
        <w:r w:rsidR="00D44336">
          <w:t xml:space="preserve">from both males and females </w:t>
        </w:r>
      </w:ins>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36C2D">
      <w:pPr>
        <w:ind w:right="270"/>
        <w:pPrChange w:id="262" w:author="Microsoft Office User" w:date="2021-06-15T11:56:00Z">
          <w:pPr>
            <w:ind w:right="270"/>
            <w:jc w:val="both"/>
          </w:pPr>
        </w:pPrChange>
      </w:pPr>
    </w:p>
    <w:p w14:paraId="07A0D19B" w14:textId="0BE914B3" w:rsidR="00621B1C" w:rsidRPr="00C30DD1" w:rsidRDefault="00621B1C" w:rsidP="00636C2D">
      <w:pPr>
        <w:ind w:right="270"/>
        <w:pPrChange w:id="263" w:author="Microsoft Office User" w:date="2021-06-15T11:56:00Z">
          <w:pPr>
            <w:ind w:right="270"/>
            <w:jc w:val="both"/>
          </w:pPr>
        </w:pPrChange>
      </w:pPr>
      <w:r>
        <w:t>Trip 4: The tissue samples from the male specimen sampled on trip 4 were sent directly to the Vertebrate Genome Project for subsequent extraction and sequencing.</w:t>
      </w:r>
      <w:ins w:id="264" w:author="Microsoft Office User" w:date="2021-06-15T16:16:00Z">
        <w:r w:rsidR="00D44336">
          <w:t xml:space="preserve"> Did it have enough length?</w:t>
        </w:r>
      </w:ins>
    </w:p>
    <w:p w14:paraId="7E9D79C1" w14:textId="77777777" w:rsidR="006F47E9" w:rsidRPr="00D417D1" w:rsidRDefault="006F47E9" w:rsidP="00636C2D">
      <w:pPr>
        <w:ind w:right="270"/>
        <w:pPrChange w:id="265" w:author="Microsoft Office User" w:date="2021-06-15T11:56:00Z">
          <w:pPr>
            <w:ind w:right="270"/>
            <w:jc w:val="both"/>
          </w:pPr>
        </w:pPrChange>
      </w:pPr>
    </w:p>
    <w:p w14:paraId="7C2F39F0" w14:textId="77777777" w:rsidR="006F47E9" w:rsidRPr="00D417D1" w:rsidRDefault="006F47E9" w:rsidP="00636C2D">
      <w:pPr>
        <w:ind w:right="270"/>
        <w:rPr>
          <w:color w:val="FF0000"/>
        </w:rPr>
        <w:pPrChange w:id="266" w:author="Microsoft Office User" w:date="2021-06-15T11:56:00Z">
          <w:pPr>
            <w:ind w:right="270"/>
            <w:jc w:val="both"/>
          </w:pPr>
        </w:pPrChange>
      </w:pPr>
    </w:p>
    <w:p w14:paraId="3ACEB2C2" w14:textId="77777777" w:rsidR="006F47E9" w:rsidRPr="00E05524" w:rsidRDefault="006F47E9" w:rsidP="00636C2D">
      <w:pPr>
        <w:pStyle w:val="Heading2"/>
        <w:pPrChange w:id="267" w:author="Microsoft Office User" w:date="2021-06-15T11:56:00Z">
          <w:pPr>
            <w:pStyle w:val="Heading2"/>
            <w:jc w:val="both"/>
          </w:pPr>
        </w:pPrChange>
      </w:pPr>
      <w:commentRangeStart w:id="268"/>
      <w:r w:rsidRPr="00E05524">
        <w:t>Long-read library prep &amp; sequencing</w:t>
      </w:r>
      <w:commentRangeEnd w:id="268"/>
      <w:r w:rsidR="000660DC">
        <w:rPr>
          <w:rStyle w:val="CommentReference"/>
          <w:rFonts w:eastAsia="Times New Roman" w:cs="Times New Roman"/>
          <w:b w:val="0"/>
          <w:i w:val="0"/>
          <w:color w:val="auto"/>
        </w:rPr>
        <w:commentReference w:id="268"/>
      </w:r>
      <w:r>
        <w:t xml:space="preserve"> (Figure 1C)</w:t>
      </w:r>
    </w:p>
    <w:p w14:paraId="26AC9F02" w14:textId="77777777" w:rsidR="006F47E9" w:rsidRDefault="006F47E9" w:rsidP="00636C2D">
      <w:pPr>
        <w:ind w:right="270"/>
        <w:rPr>
          <w:i/>
        </w:rPr>
        <w:pPrChange w:id="269" w:author="Microsoft Office User" w:date="2021-06-15T11:56:00Z">
          <w:pPr>
            <w:ind w:right="270"/>
            <w:jc w:val="both"/>
          </w:pPr>
        </w:pPrChange>
      </w:pPr>
      <w:r>
        <w:rPr>
          <w:i/>
        </w:rPr>
        <w:t>Methods</w:t>
      </w:r>
    </w:p>
    <w:p w14:paraId="475CE418" w14:textId="2C7DFFE1" w:rsidR="006F47E9" w:rsidRDefault="006F47E9" w:rsidP="00636C2D">
      <w:pPr>
        <w:ind w:right="270"/>
        <w:pPrChange w:id="270" w:author="Microsoft Office User" w:date="2021-06-15T11:56:00Z">
          <w:pPr>
            <w:ind w:right="270"/>
            <w:jc w:val="both"/>
          </w:pPr>
        </w:pPrChange>
      </w:pPr>
      <w:r>
        <w:t>The inclusion of long-read data dramatically assists in creating a more contiguous</w:t>
      </w:r>
      <w:ins w:id="271" w:author="Microsoft Office User" w:date="2021-06-15T16:20:00Z">
        <w:r w:rsidR="000660DC">
          <w:t xml:space="preserve"> genome</w:t>
        </w:r>
      </w:ins>
      <w:r>
        <w:t xml:space="preserve"> assembly </w:t>
      </w:r>
      <w:del w:id="272" w:author="Microsoft Office User" w:date="2021-06-15T16:20:00Z">
        <w:r w:rsidDel="000660DC">
          <w:delText xml:space="preserve">by </w:delText>
        </w:r>
      </w:del>
      <w:ins w:id="273" w:author="Microsoft Office User" w:date="2021-06-15T16:20:00Z">
        <w:r w:rsidR="000660DC">
          <w:t>because it</w:t>
        </w:r>
        <w:r w:rsidR="000660DC">
          <w:t xml:space="preserve"> </w:t>
        </w:r>
      </w:ins>
      <w:del w:id="274" w:author="Microsoft Office User" w:date="2021-06-15T16:20:00Z">
        <w:r w:rsidDel="000660DC">
          <w:delText xml:space="preserve">spanning </w:delText>
        </w:r>
      </w:del>
      <w:ins w:id="275" w:author="Microsoft Office User" w:date="2021-06-15T16:20:00Z">
        <w:r w:rsidR="000660DC">
          <w:t>span</w:t>
        </w:r>
        <w:r w:rsidR="000660DC">
          <w:t>s</w:t>
        </w:r>
        <w:r w:rsidR="000660DC">
          <w:t xml:space="preserve"> </w:t>
        </w:r>
      </w:ins>
      <w:r>
        <w:t xml:space="preserve">repetitive elements and </w:t>
      </w:r>
      <w:del w:id="276" w:author="Microsoft Office User" w:date="2021-06-15T16:20:00Z">
        <w:r w:rsidDel="000660DC">
          <w:delText xml:space="preserve">resolving </w:delText>
        </w:r>
      </w:del>
      <w:ins w:id="277" w:author="Microsoft Office User" w:date="2021-06-15T16:20:00Z">
        <w:r w:rsidR="000660DC">
          <w:t>resolv</w:t>
        </w:r>
        <w:r w:rsidR="000660DC">
          <w:t>es</w:t>
        </w:r>
        <w:r w:rsidR="000660DC">
          <w:t xml:space="preserve"> </w:t>
        </w:r>
      </w:ins>
      <w:r>
        <w:t>chimeric sequences throughout the genome. Long-reads provide greater continuity of scaffolded contigs</w:t>
      </w:r>
      <w:ins w:id="278" w:author="Microsoft Office User" w:date="2021-06-15T07:21:00Z">
        <w:r w:rsidR="00E87C0A">
          <w:t xml:space="preserve"> (</w:t>
        </w:r>
      </w:ins>
      <w:ins w:id="279" w:author="Microsoft Office User" w:date="2021-06-15T07:22:00Z">
        <w:r w:rsidR="00E87C0A" w:rsidRPr="005A63B7">
          <w:rPr>
            <w:rFonts w:ascii="Times" w:hAnsi="Times"/>
            <w:bCs/>
          </w:rPr>
          <w:t>a continuous stretch of DNA sequence created from a consensus of reads</w:t>
        </w:r>
        <w:r w:rsidR="00E87C0A">
          <w:rPr>
            <w:rFonts w:ascii="Times" w:hAnsi="Times"/>
            <w:bCs/>
          </w:rPr>
          <w:t>)</w:t>
        </w:r>
      </w:ins>
      <w:r>
        <w:t xml:space="preserve"> and resolving repetitive sequences</w:t>
      </w:r>
      <w:del w:id="280" w:author="Microsoft Office User" w:date="2021-06-15T16:20:00Z">
        <w:r w:rsidDel="000660DC">
          <w:delText xml:space="preserve"> within genome assemblies, </w:delText>
        </w:r>
      </w:del>
      <w:ins w:id="281" w:author="Microsoft Office User" w:date="2021-06-15T16:20:00Z">
        <w:r w:rsidR="000660DC">
          <w:t xml:space="preserve">. This is </w:t>
        </w:r>
      </w:ins>
      <w:r>
        <w:t xml:space="preserve">because the reads (sequence fragments produced </w:t>
      </w:r>
      <w:r w:rsidR="00F2470E">
        <w:t xml:space="preserve">by </w:t>
      </w:r>
      <w:r>
        <w:t xml:space="preserve">the sequencer) are thousands rather than hundreds of base pairs long. Previously, long-read sequencing was both costly and had an </w:t>
      </w:r>
      <w:r>
        <w:lastRenderedPageBreak/>
        <w:t xml:space="preserve">error rate up to 10%. </w:t>
      </w:r>
      <w:r w:rsidR="000F0F82">
        <w:t>During 2020</w:t>
      </w:r>
      <w:r>
        <w:t xml:space="preserve">, new PacBio HiFi chemistry has come </w:t>
      </w:r>
      <w:del w:id="282" w:author="Microsoft Office User" w:date="2021-06-15T16:21:00Z">
        <w:r w:rsidDel="000660DC">
          <w:delText>out to</w:delText>
        </w:r>
      </w:del>
      <w:ins w:id="283" w:author="Microsoft Office User" w:date="2021-06-15T16:21:00Z">
        <w:r w:rsidR="000660DC">
          <w:t>and</w:t>
        </w:r>
      </w:ins>
      <w:r>
        <w:t xml:space="preserve"> dramatically reduce</w:t>
      </w:r>
      <w:ins w:id="284" w:author="Microsoft Office User" w:date="2021-06-15T16:21:00Z">
        <w:r w:rsidR="000660DC">
          <w:t>s</w:t>
        </w:r>
      </w:ins>
      <w:r>
        <w:t xml:space="preserve"> the number of errors from almost 10% to under 1%. </w:t>
      </w:r>
    </w:p>
    <w:p w14:paraId="51A75ACA" w14:textId="77777777" w:rsidR="006F47E9" w:rsidRPr="00CA16F0" w:rsidRDefault="006F47E9" w:rsidP="00636C2D">
      <w:pPr>
        <w:ind w:right="270"/>
        <w:pPrChange w:id="285" w:author="Microsoft Office User" w:date="2021-06-15T11:56:00Z">
          <w:pPr>
            <w:ind w:right="270"/>
            <w:jc w:val="both"/>
          </w:pPr>
        </w:pPrChange>
      </w:pPr>
    </w:p>
    <w:p w14:paraId="4F4FFCF6" w14:textId="65E04012" w:rsidR="00F750C6" w:rsidRDefault="006C520D" w:rsidP="00636C2D">
      <w:pPr>
        <w:pPrChange w:id="286" w:author="Microsoft Office User" w:date="2021-06-15T11:56:00Z">
          <w:pPr>
            <w:jc w:val="both"/>
          </w:pPr>
        </w:pPrChange>
      </w:pPr>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r w:rsidR="00843617">
        <w:fldChar w:fldCharType="begin"/>
      </w:r>
      <w:r w:rsidR="00843617">
        <w:instrText xml:space="preserve"> HYPERLINK "https://www.pacb.com/" </w:instrText>
      </w:r>
      <w:r w:rsidR="00843617">
        <w:fldChar w:fldCharType="separate"/>
      </w:r>
      <w:r w:rsidRPr="00D262EE">
        <w:rPr>
          <w:rStyle w:val="Hyperlink"/>
          <w:lang w:val="en"/>
        </w:rPr>
        <w:t>https://www.pacb.com/</w:t>
      </w:r>
      <w:r w:rsidR="00843617">
        <w:rPr>
          <w:rStyle w:val="Hyperlink"/>
          <w:lang w:val="en"/>
        </w:rPr>
        <w:fldChar w:fldCharType="end"/>
      </w:r>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ins w:id="287" w:author="Microsoft Office User" w:date="2021-06-15T16:21:00Z">
        <w:r w:rsidR="000660DC">
          <w:t>fragment</w:t>
        </w:r>
      </w:ins>
      <w:ins w:id="288" w:author="Microsoft Office User" w:date="2021-06-15T16:22:00Z">
        <w:r w:rsidR="000660DC">
          <w:t xml:space="preserve"> </w:t>
        </w:r>
      </w:ins>
      <w:r w:rsidRPr="00D262EE">
        <w:t>length of ~15kb. The input for the library prep was 5.6ug of DNA and the library was size selected to</w:t>
      </w:r>
      <w:ins w:id="289" w:author="Microsoft Office User" w:date="2021-06-15T16:22:00Z">
        <w:r w:rsidR="000660DC">
          <w:t xml:space="preserve"> be?</w:t>
        </w:r>
      </w:ins>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36C2D">
      <w:pPr>
        <w:ind w:right="270"/>
        <w:pPrChange w:id="290" w:author="Microsoft Office User" w:date="2021-06-15T11:56:00Z">
          <w:pPr>
            <w:ind w:right="270"/>
            <w:jc w:val="both"/>
          </w:pPr>
        </w:pPrChange>
      </w:pPr>
    </w:p>
    <w:p w14:paraId="54CEE120" w14:textId="77777777" w:rsidR="00553E10" w:rsidRDefault="00553E10" w:rsidP="00636C2D">
      <w:pPr>
        <w:ind w:right="270"/>
        <w:pPrChange w:id="291" w:author="Microsoft Office User" w:date="2021-06-15T11:56:00Z">
          <w:pPr>
            <w:ind w:right="270"/>
            <w:jc w:val="both"/>
          </w:pPr>
        </w:pPrChange>
      </w:pPr>
      <w:r w:rsidRPr="00CA16F0">
        <w:rPr>
          <w:i/>
        </w:rPr>
        <w:t>Results</w:t>
      </w:r>
    </w:p>
    <w:p w14:paraId="1DA818DF" w14:textId="1D25CCCD" w:rsidR="00553E10" w:rsidRDefault="00F750C6" w:rsidP="00636C2D">
      <w:pPr>
        <w:ind w:right="270"/>
        <w:pPrChange w:id="292" w:author="Microsoft Office User" w:date="2021-06-15T11:56:00Z">
          <w:pPr>
            <w:ind w:right="270"/>
            <w:jc w:val="both"/>
          </w:pPr>
        </w:pPrChange>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ins w:id="293" w:author="Microsoft Office User" w:date="2021-06-15T16:22:00Z">
        <w:r w:rsidR="000660DC">
          <w:t xml:space="preserve">Was this sufficient to </w:t>
        </w:r>
      </w:ins>
      <w:ins w:id="294" w:author="Microsoft Office User" w:date="2021-06-15T16:23:00Z">
        <w:r w:rsidR="000660DC">
          <w:t>continue?</w:t>
        </w:r>
      </w:ins>
    </w:p>
    <w:p w14:paraId="4B484027" w14:textId="2A15CB14" w:rsidR="00ED075F" w:rsidRDefault="00ED075F" w:rsidP="00636C2D">
      <w:pPr>
        <w:ind w:right="270"/>
        <w:pPrChange w:id="295" w:author="Microsoft Office User" w:date="2021-06-15T11:56:00Z">
          <w:pPr>
            <w:ind w:right="270"/>
            <w:jc w:val="both"/>
          </w:pPr>
        </w:pPrChange>
      </w:pPr>
    </w:p>
    <w:p w14:paraId="211C76D7" w14:textId="77777777" w:rsidR="007809DC" w:rsidRDefault="007809DC" w:rsidP="00636C2D">
      <w:pPr>
        <w:ind w:right="270"/>
        <w:pPrChange w:id="296" w:author="Microsoft Office User" w:date="2021-06-15T11:56:00Z">
          <w:pPr>
            <w:ind w:right="270"/>
            <w:jc w:val="both"/>
          </w:pPr>
        </w:pPrChange>
      </w:pPr>
    </w:p>
    <w:p w14:paraId="5553AD60" w14:textId="77777777" w:rsidR="00ED075F" w:rsidRDefault="00ED075F" w:rsidP="00636C2D">
      <w:pPr>
        <w:pStyle w:val="Heading2"/>
        <w:pPrChange w:id="297" w:author="Microsoft Office User" w:date="2021-06-15T11:56:00Z">
          <w:pPr>
            <w:pStyle w:val="Heading2"/>
            <w:jc w:val="both"/>
          </w:pPr>
        </w:pPrChange>
      </w:pPr>
      <w:r>
        <w:t>Linked-read</w:t>
      </w:r>
      <w:r w:rsidRPr="00490077">
        <w:t xml:space="preserve"> library prep &amp; sequencing</w:t>
      </w:r>
      <w:r>
        <w:t xml:space="preserve"> (Figure 1C)</w:t>
      </w:r>
    </w:p>
    <w:p w14:paraId="062F315E" w14:textId="77777777" w:rsidR="00ED075F" w:rsidRDefault="00ED075F" w:rsidP="00636C2D">
      <w:pPr>
        <w:ind w:right="270"/>
        <w:rPr>
          <w:i/>
        </w:rPr>
        <w:pPrChange w:id="298" w:author="Microsoft Office User" w:date="2021-06-15T11:56:00Z">
          <w:pPr>
            <w:ind w:right="270"/>
            <w:jc w:val="both"/>
          </w:pPr>
        </w:pPrChange>
      </w:pPr>
      <w:r>
        <w:rPr>
          <w:i/>
        </w:rPr>
        <w:t>Methods</w:t>
      </w:r>
    </w:p>
    <w:p w14:paraId="5B858F6E" w14:textId="0C941206" w:rsidR="00ED075F" w:rsidRPr="006C520D" w:rsidRDefault="00ED075F" w:rsidP="00636C2D">
      <w:pPr>
        <w:ind w:right="270"/>
        <w:pPrChange w:id="299" w:author="Microsoft Office User" w:date="2021-06-15T11:56:00Z">
          <w:pPr>
            <w:ind w:right="270"/>
            <w:jc w:val="both"/>
          </w:pPr>
        </w:pPrChange>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r w:rsidR="00843617">
        <w:fldChar w:fldCharType="begin"/>
      </w:r>
      <w:r w:rsidR="00843617">
        <w:instrText xml:space="preserve"> HYPERLINK "https://www.10xgenomics.com/technology/" </w:instrText>
      </w:r>
      <w:r w:rsidR="00843617">
        <w:fldChar w:fldCharType="separate"/>
      </w:r>
      <w:r w:rsidRPr="00CA16F0">
        <w:rPr>
          <w:rStyle w:val="Hyperlink"/>
        </w:rPr>
        <w:t>https://www.10xgenomics.com/technology/</w:t>
      </w:r>
      <w:r w:rsidR="00843617">
        <w:rPr>
          <w:rStyle w:val="Hyperlink"/>
        </w:rPr>
        <w:fldChar w:fldCharType="end"/>
      </w:r>
      <w:r w:rsidRPr="00CA16F0">
        <w:t>)</w:t>
      </w:r>
      <w:r>
        <w:t xml:space="preserve"> </w:t>
      </w:r>
      <w:del w:id="300" w:author="Microsoft Office User" w:date="2021-06-15T16:24:00Z">
        <w:r w:rsidDel="000660DC">
          <w:delText>for our</w:delText>
        </w:r>
      </w:del>
      <w:ins w:id="301" w:author="Microsoft Office User" w:date="2021-06-15T16:24:00Z">
        <w:r w:rsidR="000660DC">
          <w:t>to generate our</w:t>
        </w:r>
      </w:ins>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ins w:id="302" w:author="Microsoft Office User" w:date="2021-06-15T16:24:00Z">
        <w:r w:rsidR="000660DC">
          <w:t>,</w:t>
        </w:r>
      </w:ins>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t>
      </w:r>
      <w:ins w:id="303" w:author="Microsoft Office User" w:date="2021-06-15T16:25:00Z">
        <w:r w:rsidR="000660DC">
          <w:t xml:space="preserve">We could then use this linked-read data </w:t>
        </w:r>
      </w:ins>
      <w:del w:id="304" w:author="Microsoft Office User" w:date="2021-06-15T16:25:00Z">
        <w:r w:rsidDel="000660DC">
          <w:delText xml:space="preserve">We then used this sequencing data </w:delText>
        </w:r>
      </w:del>
      <w:r>
        <w:t xml:space="preserve">to </w:t>
      </w:r>
      <w:del w:id="305" w:author="Microsoft Office User" w:date="2021-06-15T16:25:00Z">
        <w:r w:rsidDel="000660DC">
          <w:delText>better inform</w:delText>
        </w:r>
      </w:del>
      <w:ins w:id="306" w:author="Microsoft Office User" w:date="2021-06-15T16:25:00Z">
        <w:r w:rsidR="000660DC">
          <w:t>improve</w:t>
        </w:r>
      </w:ins>
      <w:r>
        <w:t xml:space="preserve"> our estimate of delta smelt genome size </w:t>
      </w:r>
      <w:del w:id="307" w:author="Microsoft Office User" w:date="2021-06-15T16:25:00Z">
        <w:r w:rsidDel="000660DC">
          <w:delText>by using a</w:delText>
        </w:r>
      </w:del>
      <w:ins w:id="308" w:author="Microsoft Office User" w:date="2021-06-15T16:25:00Z">
        <w:r w:rsidR="000660DC">
          <w:t>with</w:t>
        </w:r>
      </w:ins>
      <w:r>
        <w:t xml:space="preserve"> </w:t>
      </w:r>
      <w:ins w:id="309" w:author="Microsoft Office User" w:date="2021-06-15T16:26:00Z">
        <w:r w:rsidR="000660DC">
          <w:t xml:space="preserve">a </w:t>
        </w:r>
      </w:ins>
      <w:r>
        <w:t>more accurate k-</w:t>
      </w:r>
      <w:proofErr w:type="spellStart"/>
      <w:r>
        <w:t>mer</w:t>
      </w:r>
      <w:proofErr w:type="spellEnd"/>
      <w:ins w:id="310" w:author="Microsoft Office User" w:date="2021-06-15T16:25:00Z">
        <w:r w:rsidR="000660DC">
          <w:t xml:space="preserve"> (</w:t>
        </w:r>
      </w:ins>
      <w:ins w:id="311" w:author="Microsoft Office User" w:date="2021-06-15T16:30:00Z">
        <w:r w:rsidR="00D513C9">
          <w:t>where k is equal to a specified sequence length</w:t>
        </w:r>
      </w:ins>
      <w:ins w:id="312" w:author="Microsoft Office User" w:date="2021-06-15T16:25:00Z">
        <w:r w:rsidR="000660DC">
          <w:t>)</w:t>
        </w:r>
      </w:ins>
      <w:r>
        <w:t xml:space="preserve"> based </w:t>
      </w:r>
      <w:del w:id="313" w:author="Microsoft Office User" w:date="2021-06-15T16:26:00Z">
        <w:r w:rsidDel="000660DC">
          <w:delText xml:space="preserve">estimation </w:delText>
        </w:r>
      </w:del>
      <w:r>
        <w:t xml:space="preserve">approach with the software </w:t>
      </w:r>
      <w:proofErr w:type="spellStart"/>
      <w:r>
        <w:t>Genomescope</w:t>
      </w:r>
      <w:proofErr w:type="spellEnd"/>
      <w:r>
        <w:t xml:space="preserve">. We </w:t>
      </w:r>
      <w:ins w:id="314" w:author="Microsoft Office User" w:date="2021-06-15T16:26:00Z">
        <w:r w:rsidR="000660DC">
          <w:t>then used this</w:t>
        </w:r>
      </w:ins>
      <w:ins w:id="315" w:author="Microsoft Office User" w:date="2021-06-15T16:27:00Z">
        <w:r w:rsidR="00D513C9">
          <w:t xml:space="preserve"> updated </w:t>
        </w:r>
      </w:ins>
      <w:ins w:id="316" w:author="Microsoft Office User" w:date="2021-06-15T16:26:00Z">
        <w:r w:rsidR="000660DC">
          <w:t xml:space="preserve">genome size </w:t>
        </w:r>
      </w:ins>
      <w:ins w:id="317" w:author="Microsoft Office User" w:date="2021-06-15T16:27:00Z">
        <w:r w:rsidR="00D513C9">
          <w:t xml:space="preserve">to </w:t>
        </w:r>
      </w:ins>
      <w:r>
        <w:t>adjust</w:t>
      </w:r>
      <w:del w:id="318" w:author="Microsoft Office User" w:date="2021-06-15T16:26:00Z">
        <w:r w:rsidDel="000660DC">
          <w:delText>ed</w:delText>
        </w:r>
      </w:del>
      <w:r>
        <w:t xml:space="preserve"> the amount of linked-read sequencing data collected for the male sample</w:t>
      </w:r>
      <w:ins w:id="319" w:author="Microsoft Office User" w:date="2021-06-15T16:26:00Z">
        <w:r w:rsidR="000660DC">
          <w:t>.</w:t>
        </w:r>
      </w:ins>
      <w:del w:id="320" w:author="Microsoft Office User" w:date="2021-06-15T16:26:00Z">
        <w:r w:rsidDel="000660DC">
          <w:delText xml:space="preserve"> accordingly.</w:delText>
        </w:r>
      </w:del>
    </w:p>
    <w:p w14:paraId="2DDC5637" w14:textId="77777777" w:rsidR="00ED075F" w:rsidRDefault="00ED075F" w:rsidP="00636C2D">
      <w:pPr>
        <w:ind w:right="270"/>
        <w:pPrChange w:id="321" w:author="Microsoft Office User" w:date="2021-06-15T11:56:00Z">
          <w:pPr>
            <w:ind w:right="270"/>
            <w:jc w:val="both"/>
          </w:pPr>
        </w:pPrChange>
      </w:pPr>
    </w:p>
    <w:p w14:paraId="78E43AFE" w14:textId="77777777" w:rsidR="00ED075F" w:rsidRPr="003F70AA" w:rsidRDefault="00ED075F" w:rsidP="00636C2D">
      <w:pPr>
        <w:ind w:right="270"/>
        <w:rPr>
          <w:i/>
        </w:rPr>
        <w:pPrChange w:id="322" w:author="Microsoft Office User" w:date="2021-06-15T11:56:00Z">
          <w:pPr>
            <w:ind w:right="270"/>
            <w:jc w:val="both"/>
          </w:pPr>
        </w:pPrChange>
      </w:pPr>
      <w:r>
        <w:rPr>
          <w:i/>
        </w:rPr>
        <w:t>R</w:t>
      </w:r>
      <w:r w:rsidRPr="00CB5BF7">
        <w:rPr>
          <w:i/>
        </w:rPr>
        <w:t>esults</w:t>
      </w:r>
    </w:p>
    <w:p w14:paraId="66B81942" w14:textId="0F8A877D" w:rsidR="00ED075F" w:rsidRPr="0092079B" w:rsidRDefault="00ED075F" w:rsidP="00636C2D">
      <w:pPr>
        <w:ind w:right="270"/>
        <w:rPr>
          <w:color w:val="FF0000"/>
        </w:rPr>
        <w:pPrChange w:id="323" w:author="Microsoft Office User" w:date="2021-06-15T11:56:00Z">
          <w:pPr>
            <w:ind w:right="270"/>
            <w:jc w:val="both"/>
          </w:pPr>
        </w:pPrChange>
      </w:pPr>
      <w:r>
        <w:t>The k-mer based haploid genome size</w:t>
      </w:r>
      <w:ins w:id="324" w:author="Microsoft Office User" w:date="2021-06-15T16:27:00Z">
        <w:r w:rsidR="00D513C9">
          <w:t xml:space="preserve"> from the female</w:t>
        </w:r>
      </w:ins>
      <w:r>
        <w:t xml:space="preserve"> was estimated to be 0.49Gb. We generated approximately 45 gigabytes of female linked-read sequencing data and 30 gigabytes of male linked-read sequencing data for a total of roughly 120x and 80x coverage, respectively (Table 3</w:t>
      </w:r>
      <w:proofErr w:type="gramStart"/>
      <w:r>
        <w:t>).</w:t>
      </w:r>
      <w:ins w:id="325" w:author="Microsoft Office User" w:date="2021-06-15T16:27:00Z">
        <w:r w:rsidR="00D513C9">
          <w:t>Was</w:t>
        </w:r>
        <w:proofErr w:type="gramEnd"/>
        <w:r w:rsidR="00D513C9">
          <w:t xml:space="preserve"> this sufficient?</w:t>
        </w:r>
      </w:ins>
    </w:p>
    <w:p w14:paraId="691E9554" w14:textId="2D13A41A" w:rsidR="00ED075F" w:rsidRDefault="00ED075F" w:rsidP="00636C2D">
      <w:pPr>
        <w:ind w:right="270"/>
        <w:pPrChange w:id="326" w:author="Microsoft Office User" w:date="2021-06-15T11:56:00Z">
          <w:pPr>
            <w:ind w:right="270"/>
            <w:jc w:val="both"/>
          </w:pPr>
        </w:pPrChange>
      </w:pPr>
    </w:p>
    <w:p w14:paraId="658B3FA7" w14:textId="77777777" w:rsidR="007809DC" w:rsidRDefault="007809DC" w:rsidP="00636C2D">
      <w:pPr>
        <w:ind w:right="270"/>
        <w:pPrChange w:id="327" w:author="Microsoft Office User" w:date="2021-06-15T11:56:00Z">
          <w:pPr>
            <w:ind w:right="270"/>
            <w:jc w:val="both"/>
          </w:pPr>
        </w:pPrChange>
      </w:pPr>
    </w:p>
    <w:p w14:paraId="085016C4" w14:textId="4A4EA24B" w:rsidR="00ED075F" w:rsidRDefault="00ED075F" w:rsidP="00636C2D">
      <w:pPr>
        <w:pStyle w:val="Heading2"/>
        <w:pPrChange w:id="328" w:author="Microsoft Office User" w:date="2021-06-15T11:56:00Z">
          <w:pPr>
            <w:pStyle w:val="Heading2"/>
            <w:jc w:val="both"/>
          </w:pPr>
        </w:pPrChange>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636C2D">
      <w:pPr>
        <w:ind w:right="270"/>
        <w:rPr>
          <w:i/>
        </w:rPr>
        <w:pPrChange w:id="329" w:author="Microsoft Office User" w:date="2021-06-15T11:56:00Z">
          <w:pPr>
            <w:ind w:right="270"/>
            <w:jc w:val="both"/>
          </w:pPr>
        </w:pPrChange>
      </w:pPr>
      <w:r>
        <w:rPr>
          <w:i/>
        </w:rPr>
        <w:t>Methods</w:t>
      </w:r>
    </w:p>
    <w:p w14:paraId="32F971F2" w14:textId="24E9BD52" w:rsidR="00744B37" w:rsidRDefault="003E196B" w:rsidP="00636C2D">
      <w:pPr>
        <w:ind w:right="270"/>
        <w:pPrChange w:id="330" w:author="Microsoft Office User" w:date="2021-06-15T11:56:00Z">
          <w:pPr>
            <w:ind w:right="270"/>
            <w:jc w:val="both"/>
          </w:pPr>
        </w:pPrChange>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We outsourced hi-c library prep and sequencing to Phase Genomics in Seattle, WA. Phase</w:t>
      </w:r>
      <w:del w:id="331" w:author="Microsoft Office User" w:date="2021-06-15T16:28:00Z">
        <w:r w:rsidR="00744B37" w:rsidDel="00D513C9">
          <w:delText>d</w:delText>
        </w:r>
      </w:del>
      <w:r w:rsidR="00744B37">
        <w:t xml:space="preserve"> used their in-house proprietary library preparation and sequencing protocols. </w:t>
      </w:r>
      <w:r w:rsidR="00744B37" w:rsidRPr="00D417D1">
        <w:t>Raw sequencing data and an initial scaffolding report were received for the female sample.</w:t>
      </w:r>
      <w:r w:rsidR="00744B37">
        <w:t xml:space="preserve"> </w:t>
      </w:r>
      <w:ins w:id="332" w:author="Microsoft Office User" w:date="2021-06-15T16:28:00Z">
        <w:r w:rsidR="00D513C9">
          <w:t>Male?</w:t>
        </w:r>
      </w:ins>
    </w:p>
    <w:p w14:paraId="0DD8027E" w14:textId="32E463A1" w:rsidR="00ED075F" w:rsidRDefault="00ED075F" w:rsidP="00636C2D">
      <w:pPr>
        <w:ind w:right="270"/>
        <w:pPrChange w:id="333" w:author="Microsoft Office User" w:date="2021-06-15T11:56:00Z">
          <w:pPr>
            <w:ind w:right="270"/>
            <w:jc w:val="both"/>
          </w:pPr>
        </w:pPrChange>
      </w:pPr>
    </w:p>
    <w:p w14:paraId="65298862" w14:textId="65AF53B2" w:rsidR="00ED075F" w:rsidRDefault="00ED075F" w:rsidP="00636C2D">
      <w:pPr>
        <w:ind w:right="270"/>
        <w:rPr>
          <w:i/>
        </w:rPr>
        <w:pPrChange w:id="334" w:author="Microsoft Office User" w:date="2021-06-15T11:56:00Z">
          <w:pPr>
            <w:ind w:right="270"/>
            <w:jc w:val="both"/>
          </w:pPr>
        </w:pPrChange>
      </w:pPr>
      <w:r>
        <w:rPr>
          <w:i/>
        </w:rPr>
        <w:t>Results</w:t>
      </w:r>
    </w:p>
    <w:p w14:paraId="7ECEF8BE" w14:textId="122F7904" w:rsidR="00ED075F" w:rsidRDefault="00ED075F" w:rsidP="00636C2D">
      <w:pPr>
        <w:ind w:right="270"/>
        <w:pPrChange w:id="335" w:author="Microsoft Office User" w:date="2021-06-15T11:56:00Z">
          <w:pPr>
            <w:ind w:right="270"/>
            <w:jc w:val="both"/>
          </w:pPr>
        </w:pPrChange>
      </w:pPr>
      <w:r>
        <w:t xml:space="preserve">We received </w:t>
      </w:r>
      <w:r w:rsidR="00744B37">
        <w:t>sequence files of 87,444,477 read pairs</w:t>
      </w:r>
      <w:r w:rsidR="003E196B">
        <w:t xml:space="preserve"> in total.</w:t>
      </w:r>
      <w:r w:rsidR="00744B37">
        <w:t xml:space="preserve"> </w:t>
      </w:r>
      <w:ins w:id="336" w:author="Microsoft Office User" w:date="2021-06-15T16:28:00Z">
        <w:r w:rsidR="00D513C9">
          <w:t>Enough?</w:t>
        </w:r>
      </w:ins>
    </w:p>
    <w:p w14:paraId="60963EA5" w14:textId="35B8F02F" w:rsidR="00ED075F" w:rsidRDefault="00ED075F" w:rsidP="00636C2D">
      <w:pPr>
        <w:ind w:right="270"/>
        <w:pPrChange w:id="337" w:author="Microsoft Office User" w:date="2021-06-15T11:56:00Z">
          <w:pPr>
            <w:ind w:right="270"/>
            <w:jc w:val="both"/>
          </w:pPr>
        </w:pPrChange>
      </w:pPr>
    </w:p>
    <w:p w14:paraId="12E31764" w14:textId="77777777" w:rsidR="007809DC" w:rsidRDefault="007809DC" w:rsidP="00636C2D">
      <w:pPr>
        <w:ind w:right="270"/>
        <w:pPrChange w:id="338" w:author="Microsoft Office User" w:date="2021-06-15T11:56:00Z">
          <w:pPr>
            <w:ind w:right="270"/>
            <w:jc w:val="both"/>
          </w:pPr>
        </w:pPrChange>
      </w:pPr>
    </w:p>
    <w:p w14:paraId="6EB95429" w14:textId="710EC926" w:rsidR="002C4E60" w:rsidRDefault="002C4E60" w:rsidP="00636C2D">
      <w:pPr>
        <w:pBdr>
          <w:top w:val="single" w:sz="4" w:space="1" w:color="auto" w:shadow="1"/>
          <w:left w:val="single" w:sz="4" w:space="4" w:color="auto" w:shadow="1"/>
          <w:bottom w:val="single" w:sz="4" w:space="1" w:color="auto" w:shadow="1"/>
          <w:right w:val="single" w:sz="4" w:space="4" w:color="auto" w:shadow="1"/>
        </w:pBdr>
        <w:ind w:right="270"/>
        <w:pPrChange w:id="339"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636C2D">
      <w:pPr>
        <w:ind w:right="270"/>
        <w:rPr>
          <w:b/>
          <w:i/>
        </w:rPr>
        <w:pPrChange w:id="340" w:author="Microsoft Office User" w:date="2021-06-15T11:56:00Z">
          <w:pPr>
            <w:ind w:right="270"/>
            <w:jc w:val="both"/>
          </w:pPr>
        </w:pPrChange>
      </w:pPr>
    </w:p>
    <w:p w14:paraId="3299419F" w14:textId="77777777" w:rsidR="007809DC" w:rsidRDefault="007809DC" w:rsidP="00636C2D">
      <w:pPr>
        <w:ind w:right="270"/>
        <w:rPr>
          <w:b/>
          <w:i/>
        </w:rPr>
        <w:pPrChange w:id="341" w:author="Microsoft Office User" w:date="2021-06-15T11:56:00Z">
          <w:pPr>
            <w:ind w:right="270"/>
            <w:jc w:val="both"/>
          </w:pPr>
        </w:pPrChange>
      </w:pPr>
    </w:p>
    <w:p w14:paraId="6D15DC34" w14:textId="703D4C70" w:rsidR="006F47E9" w:rsidRDefault="006F47E9" w:rsidP="00636C2D">
      <w:pPr>
        <w:pStyle w:val="Heading2"/>
        <w:pPrChange w:id="342" w:author="Microsoft Office User" w:date="2021-06-15T11:56:00Z">
          <w:pPr>
            <w:pStyle w:val="Heading2"/>
            <w:jc w:val="both"/>
          </w:pPr>
        </w:pPrChange>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w:t>
      </w:r>
      <w:commentRangeStart w:id="343"/>
      <w:r>
        <w:t>(Figure 1</w:t>
      </w:r>
      <w:r w:rsidR="00D875FB">
        <w:t>C</w:t>
      </w:r>
      <w:r>
        <w:t>)</w:t>
      </w:r>
      <w:commentRangeEnd w:id="343"/>
      <w:r w:rsidR="00903C53">
        <w:rPr>
          <w:rStyle w:val="CommentReference"/>
          <w:rFonts w:eastAsia="Times New Roman" w:cs="Times New Roman"/>
          <w:b w:val="0"/>
          <w:i w:val="0"/>
          <w:color w:val="auto"/>
        </w:rPr>
        <w:commentReference w:id="343"/>
      </w:r>
    </w:p>
    <w:p w14:paraId="7AADA5C8" w14:textId="7D884C4E" w:rsidR="006F47E9" w:rsidRPr="00E05524" w:rsidRDefault="006F47E9" w:rsidP="00636C2D">
      <w:pPr>
        <w:ind w:right="270"/>
        <w:rPr>
          <w:i/>
        </w:rPr>
        <w:pPrChange w:id="344" w:author="Microsoft Office User" w:date="2021-06-15T11:56:00Z">
          <w:pPr>
            <w:ind w:right="270"/>
            <w:jc w:val="both"/>
          </w:pPr>
        </w:pPrChange>
      </w:pPr>
      <w:r w:rsidRPr="00E05524">
        <w:rPr>
          <w:i/>
        </w:rPr>
        <w:t>Methods</w:t>
      </w:r>
    </w:p>
    <w:p w14:paraId="72BDE343" w14:textId="463B19FF" w:rsidR="006F47E9" w:rsidRDefault="006F47E9" w:rsidP="00636C2D">
      <w:pPr>
        <w:pPrChange w:id="345" w:author="Microsoft Office User" w:date="2021-06-15T11:56:00Z">
          <w:pPr>
            <w:jc w:val="both"/>
          </w:pPr>
        </w:pPrChange>
      </w:pPr>
      <w:r>
        <w:t xml:space="preserve">Sequencing data </w:t>
      </w:r>
      <w:r w:rsidRPr="00A20DFF">
        <w:t xml:space="preserve">stored in binary </w:t>
      </w:r>
      <w:r w:rsidR="000176C2">
        <w:t>bam</w:t>
      </w:r>
      <w:ins w:id="346" w:author="Microsoft Office User" w:date="2021-06-15T16:29:00Z">
        <w:r w:rsidR="00D513C9">
          <w:t xml:space="preserve"> (what is this)</w:t>
        </w:r>
      </w:ins>
      <w:r w:rsidR="000176C2">
        <w:t xml:space="preserve"> </w:t>
      </w:r>
      <w:r w:rsidRPr="00A20DFF">
        <w:t xml:space="preserve">files were downloaded from </w:t>
      </w:r>
      <w:proofErr w:type="spellStart"/>
      <w:r w:rsidRPr="00A20DFF">
        <w:t>Bioshare</w:t>
      </w:r>
      <w:proofErr w:type="spellEnd"/>
      <w:r w:rsidRPr="00A20DFF">
        <w:t>, the UC Davis Sequencing Center’s host service. We used CCS software’s (</w:t>
      </w:r>
      <w:r w:rsidR="00843617">
        <w:fldChar w:fldCharType="begin"/>
      </w:r>
      <w:r w:rsidR="00843617">
        <w:instrText xml:space="preserve"> HYPERLINK "https://github.com/PacificBiosciences/ccs" </w:instrText>
      </w:r>
      <w:r w:rsidR="00843617">
        <w:fldChar w:fldCharType="separate"/>
      </w:r>
      <w:r w:rsidRPr="00A20DFF">
        <w:rPr>
          <w:rStyle w:val="Hyperlink"/>
        </w:rPr>
        <w:t>https://github.com/PacificBiosciences/ccs</w:t>
      </w:r>
      <w:r w:rsidR="00843617">
        <w:rPr>
          <w:rStyle w:val="Hyperlink"/>
        </w:rPr>
        <w:fldChar w:fldCharType="end"/>
      </w:r>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ins w:id="347" w:author="Microsoft Office User" w:date="2021-06-15T16:29:00Z">
        <w:r w:rsidR="00D513C9">
          <w:t xml:space="preserve"> (nucleotide)</w:t>
        </w:r>
      </w:ins>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636C2D">
      <w:pPr>
        <w:pPrChange w:id="348" w:author="Microsoft Office User" w:date="2021-06-15T11:56:00Z">
          <w:pPr>
            <w:jc w:val="both"/>
          </w:pPr>
        </w:pPrChange>
      </w:pPr>
    </w:p>
    <w:p w14:paraId="0B9B1AA6" w14:textId="2EE1CD5A" w:rsidR="00EC7D9F" w:rsidRDefault="00EC7D9F" w:rsidP="00636C2D">
      <w:pPr>
        <w:ind w:right="270"/>
        <w:rPr>
          <w:i/>
        </w:rPr>
        <w:pPrChange w:id="349" w:author="Microsoft Office User" w:date="2021-06-15T11:56:00Z">
          <w:pPr>
            <w:ind w:right="270"/>
            <w:jc w:val="both"/>
          </w:pPr>
        </w:pPrChange>
      </w:pPr>
      <w:r>
        <w:rPr>
          <w:i/>
        </w:rPr>
        <w:t>Results</w:t>
      </w:r>
    </w:p>
    <w:p w14:paraId="33F1E8BA" w14:textId="15C80755" w:rsidR="00EC7D9F" w:rsidRPr="0092079B" w:rsidRDefault="000176C2" w:rsidP="00636C2D">
      <w:pPr>
        <w:ind w:right="270"/>
        <w:rPr>
          <w:iCs/>
        </w:rPr>
        <w:pPrChange w:id="350" w:author="Microsoft Office User" w:date="2021-06-15T11:56:00Z">
          <w:pPr>
            <w:ind w:right="270"/>
            <w:jc w:val="both"/>
          </w:pPr>
        </w:pPrChange>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ins w:id="351" w:author="Microsoft Office User" w:date="2021-06-15T16:29:00Z">
        <w:r w:rsidR="00D513C9">
          <w:rPr>
            <w:iCs/>
          </w:rPr>
          <w:t xml:space="preserve"> was enough?</w:t>
        </w:r>
      </w:ins>
      <w:r w:rsidR="00ED075F">
        <w:rPr>
          <w:iCs/>
        </w:rPr>
        <w:t xml:space="preserve"> will be used for subsequent assembly</w:t>
      </w:r>
      <w:r w:rsidR="0092079B">
        <w:rPr>
          <w:iCs/>
        </w:rPr>
        <w:t>.</w:t>
      </w:r>
    </w:p>
    <w:p w14:paraId="35C60E14" w14:textId="3B0272AC" w:rsidR="00457C75" w:rsidRDefault="00457C75" w:rsidP="00636C2D">
      <w:pPr>
        <w:pPrChange w:id="352" w:author="Microsoft Office User" w:date="2021-06-15T11:56:00Z">
          <w:pPr>
            <w:jc w:val="both"/>
          </w:pPr>
        </w:pPrChange>
      </w:pPr>
    </w:p>
    <w:p w14:paraId="03051395" w14:textId="77777777" w:rsidR="00457C75" w:rsidRPr="00D417D1" w:rsidRDefault="00457C75" w:rsidP="00636C2D">
      <w:pPr>
        <w:ind w:right="270"/>
        <w:pPrChange w:id="353" w:author="Microsoft Office User" w:date="2021-06-15T11:56:00Z">
          <w:pPr>
            <w:ind w:right="270"/>
            <w:jc w:val="both"/>
          </w:pPr>
        </w:pPrChange>
      </w:pPr>
    </w:p>
    <w:p w14:paraId="74CCFB44" w14:textId="3C7D5DC5" w:rsidR="00457C75" w:rsidRPr="00ED5520" w:rsidRDefault="00457C75" w:rsidP="00636C2D">
      <w:pPr>
        <w:pStyle w:val="Heading2"/>
        <w:pPrChange w:id="354" w:author="Microsoft Office User" w:date="2021-06-15T11:56:00Z">
          <w:pPr>
            <w:pStyle w:val="Heading2"/>
            <w:jc w:val="both"/>
          </w:pPr>
        </w:pPrChange>
      </w:pPr>
      <w:r w:rsidRPr="00ED5520">
        <w:t>Linked-read post-sequencing quality control</w:t>
      </w:r>
      <w:r>
        <w:t xml:space="preserve"> (Figure 1</w:t>
      </w:r>
      <w:r w:rsidR="00D875FB">
        <w:t>C</w:t>
      </w:r>
      <w:r>
        <w:t>)</w:t>
      </w:r>
    </w:p>
    <w:p w14:paraId="76D059C7" w14:textId="77777777" w:rsidR="00457C75" w:rsidRPr="00ED5520" w:rsidRDefault="00457C75" w:rsidP="00636C2D">
      <w:pPr>
        <w:ind w:right="270"/>
        <w:rPr>
          <w:i/>
        </w:rPr>
        <w:pPrChange w:id="355" w:author="Microsoft Office User" w:date="2021-06-15T11:56:00Z">
          <w:pPr>
            <w:ind w:right="270"/>
            <w:jc w:val="both"/>
          </w:pPr>
        </w:pPrChange>
      </w:pPr>
      <w:r>
        <w:rPr>
          <w:i/>
        </w:rPr>
        <w:t>Methods</w:t>
      </w:r>
    </w:p>
    <w:p w14:paraId="32111BA8" w14:textId="160A96AB" w:rsidR="00457C75" w:rsidRDefault="00457C75" w:rsidP="00636C2D">
      <w:pPr>
        <w:ind w:right="270"/>
        <w:pPrChange w:id="356" w:author="Microsoft Office User" w:date="2021-06-15T11:56:00Z">
          <w:pPr>
            <w:ind w:right="270"/>
            <w:jc w:val="both"/>
          </w:pPr>
        </w:pPrChange>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rsidRPr="00D513C9">
        <w:rPr>
          <w:highlight w:val="yellow"/>
          <w:rPrChange w:id="357" w:author="Microsoft Office User" w:date="2021-06-15T16:31:00Z">
            <w:rPr/>
          </w:rPrChange>
        </w:rPr>
        <w:t>&lt;CITE&gt;</w:t>
      </w:r>
      <w:r w:rsidRPr="00D513C9">
        <w:rPr>
          <w:highlight w:val="yellow"/>
          <w:rPrChange w:id="358" w:author="Microsoft Office User" w:date="2021-06-15T16:31:00Z">
            <w:rPr/>
          </w:rPrChange>
        </w:rPr>
        <w:t>.</w:t>
      </w:r>
      <w:r>
        <w:t xml:space="preserve"> Each step splits sequencing data into sub-sequences of a given length, or </w:t>
      </w:r>
      <w:commentRangeStart w:id="359"/>
      <w:r>
        <w:t>k-</w:t>
      </w:r>
      <w:proofErr w:type="spellStart"/>
      <w:r>
        <w:t>mers</w:t>
      </w:r>
      <w:commentRangeEnd w:id="359"/>
      <w:proofErr w:type="spellEnd"/>
      <w:r w:rsidR="00E52EFB">
        <w:rPr>
          <w:rStyle w:val="CommentReference"/>
        </w:rPr>
        <w:commentReference w:id="359"/>
      </w:r>
      <w:r>
        <w:t xml:space="preserve">, </w:t>
      </w:r>
      <w:del w:id="360" w:author="Microsoft Office User" w:date="2021-06-15T16:30:00Z">
        <w:r w:rsidDel="00D513C9">
          <w:delText xml:space="preserve">(where k is equal to a specified sequence length), </w:delText>
        </w:r>
      </w:del>
      <w:r>
        <w:t xml:space="preserve">and plots out frequencies, or comparisons, to visually inspect the data </w:t>
      </w:r>
      <w:r>
        <w:lastRenderedPageBreak/>
        <w:t xml:space="preserve">for quality issues. </w:t>
      </w:r>
      <w:r w:rsidRPr="00D417D1">
        <w:t xml:space="preserve">All bioinformatics work was conducted on the UC Davis farm compute cluster (the farm). </w:t>
      </w:r>
    </w:p>
    <w:p w14:paraId="555ED951" w14:textId="77777777" w:rsidR="00457C75" w:rsidRDefault="00457C75" w:rsidP="00636C2D">
      <w:pPr>
        <w:ind w:right="270" w:firstLine="720"/>
        <w:pPrChange w:id="361" w:author="Microsoft Office User" w:date="2021-06-15T11:56:00Z">
          <w:pPr>
            <w:ind w:right="270" w:firstLine="720"/>
            <w:jc w:val="both"/>
          </w:pPr>
        </w:pPrChange>
      </w:pPr>
    </w:p>
    <w:p w14:paraId="7E70A220" w14:textId="423DFA18" w:rsidR="00457C75" w:rsidRPr="0014278B" w:rsidRDefault="003F70AA" w:rsidP="00636C2D">
      <w:pPr>
        <w:ind w:right="270"/>
        <w:pPrChange w:id="362" w:author="Microsoft Office User" w:date="2021-06-15T11:56:00Z">
          <w:pPr>
            <w:ind w:right="270"/>
            <w:jc w:val="both"/>
          </w:pPr>
        </w:pPrChange>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w:t>
      </w:r>
      <w:r w:rsidR="007521D6" w:rsidRPr="00D513C9">
        <w:rPr>
          <w:highlight w:val="yellow"/>
          <w:rPrChange w:id="363" w:author="Microsoft Office User" w:date="2021-06-15T16:31:00Z">
            <w:rPr/>
          </w:rPrChange>
        </w:rPr>
        <w:t>CITE</w:t>
      </w:r>
      <w:r w:rsidR="007521D6">
        <w:t>&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636C2D">
      <w:pPr>
        <w:ind w:right="270"/>
        <w:pPrChange w:id="364" w:author="Microsoft Office User" w:date="2021-06-15T11:56:00Z">
          <w:pPr>
            <w:ind w:right="270"/>
            <w:jc w:val="both"/>
          </w:pPr>
        </w:pPrChange>
      </w:pPr>
    </w:p>
    <w:p w14:paraId="24B2C36C" w14:textId="3B172FE2" w:rsidR="005738DD" w:rsidRPr="00D96AC9" w:rsidRDefault="005738DD" w:rsidP="00636C2D">
      <w:pPr>
        <w:ind w:right="270"/>
        <w:pPrChange w:id="365" w:author="Microsoft Office User" w:date="2021-06-15T11:56:00Z">
          <w:pPr>
            <w:ind w:right="270"/>
            <w:jc w:val="both"/>
          </w:pPr>
        </w:pPrChange>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ins w:id="366" w:author="Microsoft Office User" w:date="2021-06-15T16:32:00Z">
        <w:r w:rsidR="00D513C9">
          <w:t>.</w:t>
        </w:r>
      </w:ins>
      <w:del w:id="367" w:author="Microsoft Office User" w:date="2021-06-15T16:32:00Z">
        <w:r w:rsidRPr="00D417D1" w:rsidDel="00D513C9">
          <w:delText xml:space="preserve"> </w:delText>
        </w:r>
      </w:del>
    </w:p>
    <w:p w14:paraId="0582675C" w14:textId="77777777" w:rsidR="003F70AA" w:rsidRDefault="003F70AA" w:rsidP="00636C2D">
      <w:pPr>
        <w:ind w:right="270"/>
        <w:rPr>
          <w:i/>
        </w:rPr>
        <w:pPrChange w:id="368" w:author="Microsoft Office User" w:date="2021-06-15T11:56:00Z">
          <w:pPr>
            <w:ind w:right="270"/>
            <w:jc w:val="both"/>
          </w:pPr>
        </w:pPrChange>
      </w:pPr>
    </w:p>
    <w:p w14:paraId="71EDBEE3" w14:textId="2B23550C" w:rsidR="003F70AA" w:rsidRDefault="003F70AA" w:rsidP="00636C2D">
      <w:pPr>
        <w:ind w:right="270"/>
        <w:rPr>
          <w:i/>
        </w:rPr>
        <w:pPrChange w:id="369" w:author="Microsoft Office User" w:date="2021-06-15T11:56:00Z">
          <w:pPr>
            <w:ind w:right="270"/>
            <w:jc w:val="both"/>
          </w:pPr>
        </w:pPrChange>
      </w:pPr>
      <w:r>
        <w:rPr>
          <w:i/>
        </w:rPr>
        <w:t>Results</w:t>
      </w:r>
    </w:p>
    <w:p w14:paraId="580FA42B" w14:textId="2ADEBE87" w:rsidR="003F70AA" w:rsidRPr="00D96AC9" w:rsidRDefault="003F70AA" w:rsidP="00636C2D">
      <w:pPr>
        <w:ind w:right="270"/>
        <w:pPrChange w:id="370" w:author="Microsoft Office User" w:date="2021-06-15T11:56:00Z">
          <w:pPr>
            <w:ind w:right="270"/>
            <w:jc w:val="both"/>
          </w:pPr>
        </w:pPrChange>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commentRangeStart w:id="371"/>
      <w:r>
        <w:t>These data together indicate no observable signs of bacterial or organelle contamination or major sources of sequencing bias in our sequencing data.</w:t>
      </w:r>
      <w:commentRangeEnd w:id="371"/>
      <w:r w:rsidR="00D513C9">
        <w:rPr>
          <w:rStyle w:val="CommentReference"/>
        </w:rPr>
        <w:commentReference w:id="371"/>
      </w:r>
    </w:p>
    <w:p w14:paraId="66309C6C" w14:textId="77777777" w:rsidR="003F70AA" w:rsidRDefault="003F70AA" w:rsidP="00636C2D">
      <w:pPr>
        <w:ind w:right="270"/>
        <w:pPrChange w:id="372" w:author="Microsoft Office User" w:date="2021-06-15T11:56:00Z">
          <w:pPr>
            <w:ind w:right="270"/>
            <w:jc w:val="both"/>
          </w:pPr>
        </w:pPrChange>
      </w:pPr>
    </w:p>
    <w:p w14:paraId="035F8A7D" w14:textId="77777777" w:rsidR="00457C75" w:rsidRDefault="00457C75" w:rsidP="00636C2D">
      <w:pPr>
        <w:pPrChange w:id="373" w:author="Microsoft Office User" w:date="2021-06-15T11:56:00Z">
          <w:pPr>
            <w:jc w:val="both"/>
          </w:pPr>
        </w:pPrChange>
      </w:pPr>
    </w:p>
    <w:p w14:paraId="230E25BB" w14:textId="3C0374A8" w:rsidR="00457C75" w:rsidRPr="00E05524" w:rsidRDefault="00457C75" w:rsidP="00636C2D">
      <w:pPr>
        <w:pStyle w:val="Heading2"/>
        <w:pPrChange w:id="374" w:author="Microsoft Office User" w:date="2021-06-15T11:56:00Z">
          <w:pPr>
            <w:pStyle w:val="Heading2"/>
            <w:jc w:val="both"/>
          </w:pPr>
        </w:pPrChange>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636C2D">
      <w:pPr>
        <w:ind w:right="270"/>
        <w:rPr>
          <w:i/>
        </w:rPr>
        <w:pPrChange w:id="375" w:author="Microsoft Office User" w:date="2021-06-15T11:56:00Z">
          <w:pPr>
            <w:ind w:right="270"/>
            <w:jc w:val="both"/>
          </w:pPr>
        </w:pPrChange>
      </w:pPr>
      <w:r w:rsidRPr="00E05524">
        <w:rPr>
          <w:i/>
        </w:rPr>
        <w:t>Methods</w:t>
      </w:r>
    </w:p>
    <w:p w14:paraId="7E57F4FF" w14:textId="33694909" w:rsidR="004E0DAE" w:rsidRDefault="004E0DAE" w:rsidP="00636C2D">
      <w:pPr>
        <w:ind w:right="270"/>
        <w:pPrChange w:id="376" w:author="Microsoft Office User" w:date="2021-06-15T11:56:00Z">
          <w:pPr>
            <w:ind w:right="270"/>
            <w:jc w:val="both"/>
          </w:pPr>
        </w:pPrChange>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636C2D">
      <w:pPr>
        <w:ind w:right="270"/>
        <w:pPrChange w:id="377" w:author="Microsoft Office User" w:date="2021-06-15T11:56:00Z">
          <w:pPr>
            <w:ind w:right="270"/>
            <w:jc w:val="both"/>
          </w:pPr>
        </w:pPrChange>
      </w:pPr>
      <w:r>
        <w:t xml:space="preserve"> </w:t>
      </w:r>
    </w:p>
    <w:p w14:paraId="263F83B5" w14:textId="67A466E0" w:rsidR="00457C75" w:rsidRPr="00E05524" w:rsidRDefault="00867C19" w:rsidP="00636C2D">
      <w:pPr>
        <w:ind w:right="270"/>
        <w:rPr>
          <w:i/>
        </w:rPr>
        <w:pPrChange w:id="378" w:author="Microsoft Office User" w:date="2021-06-15T11:56:00Z">
          <w:pPr>
            <w:ind w:right="270"/>
            <w:jc w:val="both"/>
          </w:pPr>
        </w:pPrChange>
      </w:pPr>
      <w:r>
        <w:rPr>
          <w:i/>
        </w:rPr>
        <w:t>Results</w:t>
      </w:r>
    </w:p>
    <w:p w14:paraId="6DAC8799" w14:textId="3FC71822" w:rsidR="00457C75" w:rsidRDefault="00867C19" w:rsidP="00636C2D">
      <w:pPr>
        <w:ind w:right="270"/>
        <w:pPrChange w:id="379" w:author="Microsoft Office User" w:date="2021-06-15T11:56:00Z">
          <w:pPr>
            <w:ind w:right="270"/>
            <w:jc w:val="both"/>
          </w:pPr>
        </w:pPrChange>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636C2D">
      <w:pPr>
        <w:pPrChange w:id="380" w:author="Microsoft Office User" w:date="2021-06-15T11:56:00Z">
          <w:pPr>
            <w:jc w:val="both"/>
          </w:pPr>
        </w:pPrChange>
      </w:pPr>
    </w:p>
    <w:p w14:paraId="4B7AE63E" w14:textId="77777777" w:rsidR="00457C75" w:rsidRPr="00D417D1" w:rsidRDefault="00457C75" w:rsidP="00636C2D">
      <w:pPr>
        <w:ind w:right="270"/>
        <w:pPrChange w:id="381" w:author="Microsoft Office User" w:date="2021-06-15T11:56:00Z">
          <w:pPr>
            <w:ind w:right="270"/>
            <w:jc w:val="both"/>
          </w:pPr>
        </w:pPrChange>
      </w:pPr>
    </w:p>
    <w:p w14:paraId="018B102E" w14:textId="02C91B92" w:rsidR="006F47E9" w:rsidRPr="00E05524" w:rsidRDefault="00867C19" w:rsidP="00636C2D">
      <w:pPr>
        <w:pStyle w:val="Heading2"/>
        <w:pPrChange w:id="382" w:author="Microsoft Office User" w:date="2021-06-15T11:56:00Z">
          <w:pPr>
            <w:pStyle w:val="Heading2"/>
            <w:jc w:val="both"/>
          </w:pPr>
        </w:pPrChange>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ns w:id="383" w:author="Microsoft Office User" w:date="2021-06-15T16:37:00Z"/>
          <w:i/>
        </w:rPr>
      </w:pPr>
      <w:r>
        <w:rPr>
          <w:i/>
        </w:rPr>
        <w:t xml:space="preserve">Methods </w:t>
      </w:r>
    </w:p>
    <w:p w14:paraId="1A75C5C9" w14:textId="1F4F477B" w:rsidR="00707580" w:rsidRPr="00707580" w:rsidRDefault="00707580" w:rsidP="00636C2D">
      <w:pPr>
        <w:ind w:right="270"/>
        <w:rPr>
          <w:iCs/>
          <w:rPrChange w:id="384" w:author="Microsoft Office User" w:date="2021-06-15T16:38:00Z">
            <w:rPr>
              <w:i/>
            </w:rPr>
          </w:rPrChange>
        </w:rPr>
        <w:pPrChange w:id="385" w:author="Microsoft Office User" w:date="2021-06-15T11:56:00Z">
          <w:pPr>
            <w:ind w:right="270"/>
            <w:jc w:val="both"/>
          </w:pPr>
        </w:pPrChange>
      </w:pPr>
      <w:ins w:id="386" w:author="Microsoft Office User" w:date="2021-06-15T16:37:00Z">
        <w:r w:rsidRPr="00707580">
          <w:rPr>
            <w:iCs/>
            <w:rPrChange w:id="387" w:author="Microsoft Office User" w:date="2021-06-15T16:38:00Z">
              <w:rPr>
                <w:i/>
              </w:rPr>
            </w:rPrChange>
          </w:rPr>
          <w:t>We have broken this section in</w:t>
        </w:r>
      </w:ins>
      <w:ins w:id="388" w:author="Microsoft Office User" w:date="2021-06-15T16:38:00Z">
        <w:r w:rsidRPr="00707580">
          <w:rPr>
            <w:iCs/>
            <w:rPrChange w:id="389" w:author="Microsoft Office User" w:date="2021-06-15T16:38:00Z">
              <w:rPr>
                <w:i/>
              </w:rPr>
            </w:rPrChange>
          </w:rPr>
          <w:t>to various steps for clarity and flow when describing this iterative process.</w:t>
        </w:r>
      </w:ins>
    </w:p>
    <w:p w14:paraId="4429CB29" w14:textId="7A74DE0B" w:rsidR="0070701F" w:rsidRDefault="0070701F" w:rsidP="00636C2D">
      <w:pPr>
        <w:ind w:right="270"/>
        <w:pPrChange w:id="390" w:author="Microsoft Office User" w:date="2021-06-15T11:56:00Z">
          <w:pPr>
            <w:ind w:right="270"/>
            <w:jc w:val="both"/>
          </w:pPr>
        </w:pPrChange>
      </w:pPr>
      <w:r>
        <w:t>Step 1: Use long-read sequencing data to create Draft Assembly A</w:t>
      </w:r>
    </w:p>
    <w:p w14:paraId="7D25CCEB" w14:textId="31DDD751" w:rsidR="0070701F" w:rsidRDefault="00237860" w:rsidP="00636C2D">
      <w:pPr>
        <w:ind w:right="270"/>
        <w:pPrChange w:id="391" w:author="Microsoft Office User" w:date="2021-06-15T11:56:00Z">
          <w:pPr>
            <w:ind w:right="270"/>
            <w:jc w:val="both"/>
          </w:pPr>
        </w:pPrChange>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36C2D">
      <w:pPr>
        <w:ind w:right="270"/>
        <w:pPrChange w:id="392" w:author="Microsoft Office User" w:date="2021-06-15T11:56:00Z">
          <w:pPr>
            <w:ind w:right="270"/>
            <w:jc w:val="both"/>
          </w:pPr>
        </w:pPrChange>
      </w:pPr>
    </w:p>
    <w:p w14:paraId="7F87BDD6" w14:textId="42A0E77F" w:rsidR="0070701F" w:rsidRDefault="0070701F" w:rsidP="00636C2D">
      <w:pPr>
        <w:ind w:right="270"/>
        <w:pPrChange w:id="393" w:author="Microsoft Office User" w:date="2021-06-15T11:56:00Z">
          <w:pPr>
            <w:ind w:right="270"/>
            <w:jc w:val="both"/>
          </w:pPr>
        </w:pPrChange>
      </w:pPr>
      <w:r>
        <w:t>Step 2: Incorporate linked-reads into Draft Assembly A to produce Draft Assembly B</w:t>
      </w:r>
    </w:p>
    <w:p w14:paraId="08D6C878" w14:textId="0A071F36" w:rsidR="0070701F" w:rsidRDefault="00927DF1" w:rsidP="00636C2D">
      <w:pPr>
        <w:ind w:right="270"/>
        <w:pPrChange w:id="394" w:author="Microsoft Office User" w:date="2021-06-15T11:56:00Z">
          <w:pPr>
            <w:ind w:right="270"/>
            <w:jc w:val="both"/>
          </w:pPr>
        </w:pPrChange>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36C2D">
      <w:pPr>
        <w:ind w:right="270"/>
        <w:pPrChange w:id="395" w:author="Microsoft Office User" w:date="2021-06-15T11:56:00Z">
          <w:pPr>
            <w:ind w:right="270"/>
            <w:jc w:val="both"/>
          </w:pPr>
        </w:pPrChange>
      </w:pPr>
    </w:p>
    <w:p w14:paraId="676EFBB5" w14:textId="0DFEFB8A" w:rsidR="0070701F" w:rsidRDefault="0070701F" w:rsidP="00636C2D">
      <w:pPr>
        <w:ind w:right="270"/>
        <w:pPrChange w:id="396" w:author="Microsoft Office User" w:date="2021-06-15T11:56:00Z">
          <w:pPr>
            <w:ind w:right="270"/>
            <w:jc w:val="both"/>
          </w:pPr>
        </w:pPrChange>
      </w:pPr>
      <w:r>
        <w:t>Step 3: Incorporate hi-c data into Draft Assembly B to produce Draft Assembly C</w:t>
      </w:r>
    </w:p>
    <w:p w14:paraId="3360C633" w14:textId="6642389F" w:rsidR="001846C6" w:rsidRDefault="00A20406" w:rsidP="00636C2D">
      <w:pPr>
        <w:ind w:right="270"/>
        <w:pPrChange w:id="397" w:author="Microsoft Office User" w:date="2021-06-15T11:56:00Z">
          <w:pPr>
            <w:ind w:right="270"/>
            <w:jc w:val="both"/>
          </w:pPr>
        </w:pPrChange>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36C2D">
      <w:pPr>
        <w:ind w:right="270"/>
        <w:pPrChange w:id="398" w:author="Microsoft Office User" w:date="2021-06-15T11:56:00Z">
          <w:pPr>
            <w:ind w:right="270"/>
            <w:jc w:val="both"/>
          </w:pPr>
        </w:pPrChange>
      </w:pPr>
    </w:p>
    <w:p w14:paraId="0EE4B812" w14:textId="1B5B53F0" w:rsidR="0070701F" w:rsidRDefault="0070701F" w:rsidP="00636C2D">
      <w:pPr>
        <w:ind w:right="270"/>
        <w:pPrChange w:id="399" w:author="Microsoft Office User" w:date="2021-06-15T11:56:00Z">
          <w:pPr>
            <w:ind w:right="270"/>
            <w:jc w:val="both"/>
          </w:pPr>
        </w:pPrChange>
      </w:pPr>
      <w:r>
        <w:t>Step 4: Use linkage map with Draft Assembly C to produce Final Assembly</w:t>
      </w:r>
    </w:p>
    <w:p w14:paraId="3BE1766A" w14:textId="105DF43C" w:rsidR="008E544E" w:rsidRDefault="00A20406" w:rsidP="00636C2D">
      <w:pPr>
        <w:ind w:right="270"/>
        <w:pPrChange w:id="400" w:author="Microsoft Office User" w:date="2021-06-15T11:56:00Z">
          <w:pPr>
            <w:ind w:right="270"/>
            <w:jc w:val="both"/>
          </w:pPr>
        </w:pPrChange>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36C2D">
      <w:pPr>
        <w:ind w:right="270"/>
        <w:pPrChange w:id="401" w:author="Microsoft Office User" w:date="2021-06-15T11:56:00Z">
          <w:pPr>
            <w:ind w:right="270"/>
            <w:jc w:val="both"/>
          </w:pPr>
        </w:pPrChange>
      </w:pPr>
    </w:p>
    <w:p w14:paraId="154F37AD" w14:textId="7555560E" w:rsidR="009D62D5" w:rsidRDefault="009D62D5" w:rsidP="00636C2D">
      <w:pPr>
        <w:ind w:right="270"/>
        <w:pPrChange w:id="402" w:author="Microsoft Office User" w:date="2021-06-15T11:56:00Z">
          <w:pPr>
            <w:ind w:right="270"/>
            <w:jc w:val="both"/>
          </w:pPr>
        </w:pPrChange>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36C2D">
      <w:pPr>
        <w:ind w:right="270"/>
        <w:rPr>
          <w:color w:val="FF0000"/>
        </w:rPr>
        <w:pPrChange w:id="403" w:author="Microsoft Office User" w:date="2021-06-15T11:56:00Z">
          <w:pPr>
            <w:ind w:right="270"/>
            <w:jc w:val="both"/>
          </w:pPr>
        </w:pPrChange>
      </w:pPr>
    </w:p>
    <w:p w14:paraId="1249177A" w14:textId="53D962F5" w:rsidR="00867C19" w:rsidRDefault="00867C19" w:rsidP="00636C2D">
      <w:pPr>
        <w:ind w:right="270"/>
        <w:rPr>
          <w:i/>
        </w:rPr>
        <w:pPrChange w:id="404" w:author="Microsoft Office User" w:date="2021-06-15T11:56:00Z">
          <w:pPr>
            <w:ind w:right="270"/>
            <w:jc w:val="both"/>
          </w:pPr>
        </w:pPrChange>
      </w:pPr>
      <w:r>
        <w:rPr>
          <w:i/>
        </w:rPr>
        <w:t>Results</w:t>
      </w:r>
    </w:p>
    <w:p w14:paraId="48A46166" w14:textId="39E59DFA" w:rsidR="00AB4990" w:rsidRDefault="008673C5" w:rsidP="00636C2D">
      <w:pPr>
        <w:ind w:right="270"/>
        <w:pPrChange w:id="405" w:author="Microsoft Office User" w:date="2021-06-15T11:56:00Z">
          <w:pPr>
            <w:ind w:right="270"/>
            <w:jc w:val="both"/>
          </w:pPr>
        </w:pPrChange>
      </w:pPr>
      <w:r>
        <w:lastRenderedPageBreak/>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ins w:id="406" w:author="Microsoft Office User" w:date="2021-06-15T16:38:00Z">
        <w:r w:rsidR="00707580">
          <w:t xml:space="preserve">Is this good? Or </w:t>
        </w:r>
      </w:ins>
      <w:ins w:id="407" w:author="Microsoft Office User" w:date="2021-06-15T16:39:00Z">
        <w:r w:rsidR="00707580">
          <w:t xml:space="preserve">state in the discussion. </w:t>
        </w:r>
      </w:ins>
    </w:p>
    <w:p w14:paraId="3EA7CADD" w14:textId="77777777" w:rsidR="007809DC" w:rsidRDefault="007809DC" w:rsidP="00636C2D">
      <w:pPr>
        <w:ind w:right="270"/>
        <w:pPrChange w:id="408" w:author="Microsoft Office User" w:date="2021-06-15T11:56:00Z">
          <w:pPr>
            <w:ind w:right="270"/>
            <w:jc w:val="both"/>
          </w:pPr>
        </w:pPrChange>
      </w:pPr>
    </w:p>
    <w:p w14:paraId="75757E52" w14:textId="729F32F9" w:rsidR="00D46F6C" w:rsidRDefault="00D46F6C" w:rsidP="00636C2D">
      <w:pPr>
        <w:ind w:right="270"/>
        <w:pPrChange w:id="409" w:author="Microsoft Office User" w:date="2021-06-15T11:56:00Z">
          <w:pPr>
            <w:ind w:right="270"/>
            <w:jc w:val="both"/>
          </w:pPr>
        </w:pPrChange>
      </w:pPr>
    </w:p>
    <w:p w14:paraId="60736A9F" w14:textId="77777777" w:rsidR="00261AAC" w:rsidRDefault="00261AAC" w:rsidP="00636C2D">
      <w:pPr>
        <w:ind w:right="270"/>
        <w:pPrChange w:id="410" w:author="Microsoft Office User" w:date="2021-06-15T11:56:00Z">
          <w:pPr>
            <w:ind w:right="270"/>
            <w:jc w:val="both"/>
          </w:pPr>
        </w:pPrChange>
      </w:pPr>
    </w:p>
    <w:p w14:paraId="5FCB745E" w14:textId="77777777" w:rsid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pPrChange w:id="411"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A85974">
        <w:rPr>
          <w:b/>
          <w:bCs/>
          <w:u w:val="single"/>
        </w:rPr>
        <w:t>BOX 4</w:t>
      </w:r>
      <w:r>
        <w:t>: Assembly statistics</w:t>
      </w:r>
    </w:p>
    <w:p w14:paraId="1D893BF0" w14:textId="3C36D5C0" w:rsid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pPrChange w:id="412"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pPrChange w:id="413"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pPrChange w:id="414"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Change w:id="415"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rFonts w:ascii="Century Gothic" w:hAnsi="Century Gothic" w:cs="Al Bayan Plain"/>
          <w:b/>
          <w:bCs/>
        </w:rPr>
        <w:t>N50 = 60</w:t>
      </w:r>
    </w:p>
    <w:p w14:paraId="1C46D354" w14:textId="24A34369" w:rsid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Change w:id="416"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rFonts w:ascii="Century Gothic" w:hAnsi="Century Gothic" w:cs="Al Bayan Plain"/>
          <w:b/>
          <w:bCs/>
        </w:rPr>
        <w:t>L50 = 3</w:t>
      </w:r>
    </w:p>
    <w:p w14:paraId="568BA89B" w14:textId="26242B10" w:rsidR="00D46F6C" w:rsidRPr="00D46F6C" w:rsidRDefault="00D46F6C" w:rsidP="00636C2D">
      <w:pPr>
        <w:pBdr>
          <w:top w:val="single" w:sz="4" w:space="1" w:color="auto" w:shadow="1"/>
          <w:left w:val="single" w:sz="4" w:space="4" w:color="auto" w:shadow="1"/>
          <w:bottom w:val="single" w:sz="4" w:space="1" w:color="auto" w:shadow="1"/>
          <w:right w:val="single" w:sz="4" w:space="4" w:color="auto" w:shadow="1"/>
        </w:pBdr>
        <w:ind w:right="270"/>
        <w:rPr>
          <w:sz w:val="10"/>
          <w:szCs w:val="10"/>
        </w:rPr>
        <w:pPrChange w:id="417"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sz w:val="10"/>
          <w:szCs w:val="10"/>
        </w:rPr>
        <w:t>Figure taken from: https://www.molecularecologist.com/2017/03/29/whats-n50/</w:t>
      </w:r>
    </w:p>
    <w:p w14:paraId="13476037" w14:textId="3442E936" w:rsidR="003A7140" w:rsidRDefault="003A7140" w:rsidP="00636C2D">
      <w:pPr>
        <w:ind w:right="270"/>
        <w:pPrChange w:id="418" w:author="Microsoft Office User" w:date="2021-06-15T11:56:00Z">
          <w:pPr>
            <w:ind w:right="270"/>
            <w:jc w:val="both"/>
          </w:pPr>
        </w:pPrChange>
      </w:pPr>
    </w:p>
    <w:p w14:paraId="434450C9" w14:textId="7C947755" w:rsidR="003A7140" w:rsidRPr="003A7140" w:rsidRDefault="00A11F46" w:rsidP="00636C2D">
      <w:pPr>
        <w:pStyle w:val="Heading2"/>
        <w:pPrChange w:id="419" w:author="Microsoft Office User" w:date="2021-06-15T11:56:00Z">
          <w:pPr>
            <w:pStyle w:val="Heading2"/>
            <w:jc w:val="both"/>
          </w:pPr>
        </w:pPrChange>
      </w:pPr>
      <w:r w:rsidRPr="003A7140">
        <w:t>Cytogenic</w:t>
      </w:r>
      <w:r w:rsidR="003A7140">
        <w:t xml:space="preserve"> (Karyotype)</w:t>
      </w:r>
      <w:r w:rsidR="003A7140" w:rsidRPr="003A7140">
        <w:t xml:space="preserve"> Chromosome Validation</w:t>
      </w:r>
    </w:p>
    <w:p w14:paraId="2EDC15F9" w14:textId="3A860F4C" w:rsidR="003A7140" w:rsidRDefault="003A7140" w:rsidP="00636C2D">
      <w:pPr>
        <w:pPrChange w:id="420" w:author="Microsoft Office User" w:date="2021-06-15T11:56:00Z">
          <w:pPr>
            <w:jc w:val="both"/>
          </w:pPr>
        </w:pPrChange>
      </w:pPr>
      <w:r>
        <w:rPr>
          <w:i/>
          <w:iCs/>
        </w:rPr>
        <w:t>Methods</w:t>
      </w:r>
    </w:p>
    <w:p w14:paraId="59AF609A" w14:textId="674E660A" w:rsidR="003A7140" w:rsidRDefault="00A11F46" w:rsidP="00636C2D">
      <w:pPr>
        <w:rPr>
          <w:rFonts w:ascii="Times" w:hAnsi="Times"/>
        </w:rPr>
        <w:pPrChange w:id="421" w:author="Microsoft Office User" w:date="2021-06-15T11:56:00Z">
          <w:pPr>
            <w:jc w:val="both"/>
          </w:pPr>
        </w:pPrChange>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636C2D">
      <w:pPr>
        <w:rPr>
          <w:rFonts w:ascii="Times" w:hAnsi="Times"/>
        </w:rPr>
        <w:pPrChange w:id="422" w:author="Microsoft Office User" w:date="2021-06-15T11:56:00Z">
          <w:pPr>
            <w:jc w:val="both"/>
          </w:pPr>
        </w:pPrChange>
      </w:pPr>
    </w:p>
    <w:p w14:paraId="4C43BAF6" w14:textId="3C8F625F" w:rsidR="003A7140" w:rsidRDefault="003A7140" w:rsidP="00636C2D">
      <w:pPr>
        <w:rPr>
          <w:rFonts w:ascii="Times" w:hAnsi="Times"/>
        </w:rPr>
        <w:pPrChange w:id="423" w:author="Microsoft Office User" w:date="2021-06-15T11:56:00Z">
          <w:pPr>
            <w:jc w:val="both"/>
          </w:pPr>
        </w:pPrChange>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636C2D">
      <w:pPr>
        <w:ind w:right="270"/>
        <w:pPrChange w:id="424" w:author="Microsoft Office User" w:date="2021-06-15T11:56:00Z">
          <w:pPr>
            <w:ind w:right="270"/>
            <w:jc w:val="both"/>
          </w:pPr>
        </w:pPrChange>
      </w:pPr>
    </w:p>
    <w:p w14:paraId="3A78772E" w14:textId="77777777" w:rsidR="0015704C" w:rsidRDefault="00A11F46" w:rsidP="00636C2D">
      <w:pPr>
        <w:pPrChange w:id="425" w:author="Microsoft Office User" w:date="2021-06-15T11:56:00Z">
          <w:pPr>
            <w:jc w:val="both"/>
          </w:pPr>
        </w:pPrChange>
      </w:pPr>
      <w:r>
        <w:rPr>
          <w:i/>
          <w:iCs/>
        </w:rPr>
        <w:lastRenderedPageBreak/>
        <w:t>Results</w:t>
      </w:r>
    </w:p>
    <w:p w14:paraId="1BE23904" w14:textId="111EFF0E" w:rsidR="00A11F46" w:rsidRDefault="00A11F46" w:rsidP="00636C2D">
      <w:pPr>
        <w:rPr>
          <w:ins w:id="426" w:author="Microsoft Office User" w:date="2021-06-14T17:22:00Z"/>
        </w:rPr>
        <w:pPrChange w:id="427" w:author="Microsoft Office User" w:date="2021-06-15T11:56:00Z">
          <w:pPr>
            <w:jc w:val="both"/>
          </w:pPr>
        </w:pPrChange>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636C2D">
      <w:pPr>
        <w:rPr>
          <w:ins w:id="428" w:author="Microsoft Office User" w:date="2021-06-14T17:22:00Z"/>
        </w:rPr>
        <w:pPrChange w:id="429" w:author="Microsoft Office User" w:date="2021-06-15T11:56:00Z">
          <w:pPr>
            <w:jc w:val="both"/>
          </w:pPr>
        </w:pPrChange>
      </w:pPr>
    </w:p>
    <w:p w14:paraId="111EA5DA" w14:textId="77777777" w:rsidR="00D14EFD" w:rsidRDefault="00D14EFD" w:rsidP="00636C2D">
      <w:pPr>
        <w:rPr>
          <w:ins w:id="430" w:author="Microsoft Office User" w:date="2021-06-14T17:22:00Z"/>
        </w:rPr>
        <w:pPrChange w:id="431" w:author="Microsoft Office User" w:date="2021-06-15T11:56:00Z">
          <w:pPr>
            <w:jc w:val="both"/>
          </w:pPr>
        </w:pPrChange>
      </w:pPr>
      <w:commentRangeStart w:id="432"/>
      <w:ins w:id="433" w:author="Microsoft Office User" w:date="2021-06-14T17:22:00Z">
        <w:r>
          <w:t>Discussion</w:t>
        </w:r>
      </w:ins>
      <w:commentRangeEnd w:id="432"/>
      <w:ins w:id="434" w:author="Microsoft Office User" w:date="2021-06-15T16:39:00Z">
        <w:r w:rsidR="00707580">
          <w:rPr>
            <w:rStyle w:val="CommentReference"/>
          </w:rPr>
          <w:commentReference w:id="432"/>
        </w:r>
      </w:ins>
    </w:p>
    <w:p w14:paraId="5FCD5CEF" w14:textId="77777777" w:rsidR="00D14EFD" w:rsidRDefault="00D14EFD" w:rsidP="00636C2D">
      <w:pPr>
        <w:rPr>
          <w:ins w:id="435" w:author="Microsoft Office User" w:date="2021-06-14T17:22:00Z"/>
          <w:b/>
          <w:bCs/>
          <w:i/>
          <w:iCs/>
        </w:rPr>
      </w:pPr>
    </w:p>
    <w:p w14:paraId="64731443" w14:textId="5F191BB2" w:rsidR="00D14EFD" w:rsidRDefault="00D14EFD" w:rsidP="00E52EFB">
      <w:pPr>
        <w:rPr>
          <w:ins w:id="436" w:author="Microsoft Office User" w:date="2021-06-14T17:22:00Z"/>
        </w:rPr>
      </w:pPr>
      <w:ins w:id="437" w:author="Microsoft Office User" w:date="2021-06-14T17:22:00Z">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Pr>
            <w:i/>
            <w:iCs/>
          </w:rPr>
          <w:t>Actinopterygii</w:t>
        </w:r>
        <w:r>
          <w:t xml:space="preserve"> BUSCO database.</w:t>
        </w:r>
      </w:ins>
      <w:ins w:id="438" w:author="Microsoft Office User" w:date="2021-06-15T16:39:00Z">
        <w:r w:rsidR="00707580">
          <w:t xml:space="preserve"> </w:t>
        </w:r>
      </w:ins>
    </w:p>
    <w:p w14:paraId="18C322E7" w14:textId="77777777" w:rsidR="00D14EFD" w:rsidRDefault="00D14EFD" w:rsidP="00636C2D">
      <w:pPr>
        <w:pPrChange w:id="439" w:author="Microsoft Office User" w:date="2021-06-15T11:56:00Z">
          <w:pPr>
            <w:jc w:val="both"/>
          </w:pPr>
        </w:pPrChange>
      </w:pPr>
    </w:p>
    <w:p w14:paraId="61FD08B7" w14:textId="77777777" w:rsidR="003A7140" w:rsidRDefault="003A7140" w:rsidP="00636C2D">
      <w:pPr>
        <w:ind w:right="270"/>
        <w:pPrChange w:id="440" w:author="Microsoft Office User" w:date="2021-06-15T11:56:00Z">
          <w:pPr>
            <w:ind w:right="270"/>
            <w:jc w:val="both"/>
          </w:pPr>
        </w:pPrChange>
      </w:pPr>
    </w:p>
    <w:p w14:paraId="278328C0" w14:textId="0FA89005" w:rsidR="001B4B9F" w:rsidRDefault="00106145" w:rsidP="00636C2D">
      <w:pPr>
        <w:pStyle w:val="Heading1"/>
        <w:rPr>
          <w:ins w:id="441" w:author="Microsoft Office User" w:date="2021-06-14T15:28:00Z"/>
        </w:rPr>
        <w:pPrChange w:id="442" w:author="Microsoft Office User" w:date="2021-06-15T11:56:00Z">
          <w:pPr>
            <w:pStyle w:val="Heading1"/>
            <w:jc w:val="both"/>
          </w:pPr>
        </w:pPrChange>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636C2D">
      <w:pPr>
        <w:pStyle w:val="ListParagraph"/>
        <w:numPr>
          <w:ilvl w:val="0"/>
          <w:numId w:val="5"/>
        </w:numPr>
        <w:rPr>
          <w:ins w:id="443" w:author="Microsoft Office User" w:date="2021-06-14T15:28:00Z"/>
        </w:rPr>
        <w:pPrChange w:id="444" w:author="Microsoft Office User" w:date="2021-06-15T11:56:00Z">
          <w:pPr/>
        </w:pPrChange>
      </w:pPr>
      <w:commentRangeStart w:id="445"/>
      <w:ins w:id="446" w:author="Microsoft Office User" w:date="2021-06-14T15:28:00Z">
        <w:r w:rsidRPr="00B0444B">
          <w:t>Background</w:t>
        </w:r>
      </w:ins>
    </w:p>
    <w:p w14:paraId="71B5F0E6" w14:textId="1EAC4E10" w:rsidR="002373FE" w:rsidRPr="00B0444B" w:rsidRDefault="002373FE" w:rsidP="00636C2D">
      <w:pPr>
        <w:pStyle w:val="ListParagraph"/>
        <w:numPr>
          <w:ilvl w:val="0"/>
          <w:numId w:val="5"/>
        </w:numPr>
        <w:rPr>
          <w:ins w:id="447" w:author="Microsoft Office User" w:date="2021-06-14T17:18:00Z"/>
        </w:rPr>
        <w:pPrChange w:id="448" w:author="Microsoft Office User" w:date="2021-06-15T11:56:00Z">
          <w:pPr/>
        </w:pPrChange>
      </w:pPr>
      <w:ins w:id="449" w:author="Microsoft Office User" w:date="2021-06-14T15:28:00Z">
        <w:r w:rsidRPr="00B0444B">
          <w:t>S</w:t>
        </w:r>
      </w:ins>
      <w:ins w:id="450" w:author="Microsoft Office User" w:date="2021-06-14T15:29:00Z">
        <w:r w:rsidRPr="00B0444B">
          <w:t>ample acquisition and es</w:t>
        </w:r>
        <w:r w:rsidRPr="00D14EFD">
          <w:t>timation</w:t>
        </w:r>
        <w:commentRangeEnd w:id="445"/>
        <w:r w:rsidRPr="00B0444B">
          <w:rPr>
            <w:rStyle w:val="CommentReference"/>
          </w:rPr>
          <w:commentReference w:id="445"/>
        </w:r>
      </w:ins>
    </w:p>
    <w:p w14:paraId="3E9642F5" w14:textId="74663091" w:rsidR="00B0444B" w:rsidRPr="00B0444B" w:rsidRDefault="00B0444B" w:rsidP="00636C2D">
      <w:pPr>
        <w:pStyle w:val="Heading2"/>
        <w:numPr>
          <w:ilvl w:val="0"/>
          <w:numId w:val="5"/>
        </w:numPr>
        <w:rPr>
          <w:ins w:id="451" w:author="Microsoft Office User" w:date="2021-06-14T17:18:00Z"/>
          <w:b w:val="0"/>
          <w:i w:val="0"/>
          <w:lang w:val="en"/>
          <w:rPrChange w:id="452" w:author="Microsoft Office User" w:date="2021-06-14T17:19:00Z">
            <w:rPr>
              <w:ins w:id="453" w:author="Microsoft Office User" w:date="2021-06-14T17:18:00Z"/>
              <w:lang w:val="en"/>
            </w:rPr>
          </w:rPrChange>
        </w:rPr>
        <w:pPrChange w:id="454" w:author="Microsoft Office User" w:date="2021-06-15T11:56:00Z">
          <w:pPr>
            <w:pStyle w:val="Heading2"/>
            <w:jc w:val="both"/>
          </w:pPr>
        </w:pPrChange>
      </w:pPr>
      <w:ins w:id="455" w:author="Microsoft Office User" w:date="2021-06-14T17:18:00Z">
        <w:r w:rsidRPr="00B0444B">
          <w:rPr>
            <w:b w:val="0"/>
            <w:i w:val="0"/>
            <w:lang w:val="en"/>
            <w:rPrChange w:id="456" w:author="Microsoft Office User" w:date="2021-06-14T17:19:00Z">
              <w:rPr>
                <w:bCs/>
                <w:lang w:val="en"/>
              </w:rPr>
            </w:rPrChange>
          </w:rPr>
          <w:t>Read processing</w:t>
        </w:r>
        <w:r w:rsidRPr="00B0444B">
          <w:rPr>
            <w:b w:val="0"/>
            <w:i w:val="0"/>
            <w:lang w:val="en"/>
            <w:rPrChange w:id="457" w:author="Microsoft Office User" w:date="2021-06-14T17:19:00Z">
              <w:rPr>
                <w:lang w:val="en"/>
              </w:rPr>
            </w:rPrChange>
          </w:rPr>
          <w:t xml:space="preserve"> and alignment</w:t>
        </w:r>
      </w:ins>
    </w:p>
    <w:p w14:paraId="43FFB7DB" w14:textId="19B0B1A7" w:rsidR="00B0444B" w:rsidRPr="00B0444B" w:rsidRDefault="00B0444B" w:rsidP="00636C2D">
      <w:pPr>
        <w:pStyle w:val="Heading2"/>
        <w:numPr>
          <w:ilvl w:val="0"/>
          <w:numId w:val="5"/>
        </w:numPr>
        <w:rPr>
          <w:ins w:id="458" w:author="Microsoft Office User" w:date="2021-06-14T17:18:00Z"/>
          <w:b w:val="0"/>
          <w:i w:val="0"/>
          <w:lang w:val="en"/>
          <w:rPrChange w:id="459" w:author="Microsoft Office User" w:date="2021-06-14T17:19:00Z">
            <w:rPr>
              <w:ins w:id="460" w:author="Microsoft Office User" w:date="2021-06-14T17:18:00Z"/>
              <w:lang w:val="en"/>
            </w:rPr>
          </w:rPrChange>
        </w:rPr>
        <w:pPrChange w:id="461" w:author="Microsoft Office User" w:date="2021-06-15T11:56:00Z">
          <w:pPr>
            <w:pStyle w:val="Heading2"/>
            <w:jc w:val="both"/>
          </w:pPr>
        </w:pPrChange>
      </w:pPr>
      <w:ins w:id="462" w:author="Microsoft Office User" w:date="2021-06-14T17:18:00Z">
        <w:r w:rsidRPr="00B0444B">
          <w:rPr>
            <w:b w:val="0"/>
            <w:i w:val="0"/>
            <w:lang w:val="en"/>
            <w:rPrChange w:id="463" w:author="Microsoft Office User" w:date="2021-06-14T17:19:00Z">
              <w:rPr>
                <w:lang w:val="en"/>
              </w:rPr>
            </w:rPrChange>
          </w:rPr>
          <w:t>Principle component analysis for hybrid detection</w:t>
        </w:r>
      </w:ins>
    </w:p>
    <w:p w14:paraId="3E692C83" w14:textId="3D868C75" w:rsidR="00B0444B" w:rsidRPr="00B0444B" w:rsidRDefault="00B0444B" w:rsidP="00636C2D">
      <w:pPr>
        <w:pStyle w:val="Heading2"/>
        <w:numPr>
          <w:ilvl w:val="0"/>
          <w:numId w:val="5"/>
        </w:numPr>
        <w:rPr>
          <w:ins w:id="464" w:author="Microsoft Office User" w:date="2021-06-14T17:18:00Z"/>
          <w:b w:val="0"/>
          <w:i w:val="0"/>
          <w:lang w:val="en"/>
          <w:rPrChange w:id="465" w:author="Microsoft Office User" w:date="2021-06-14T17:19:00Z">
            <w:rPr>
              <w:ins w:id="466" w:author="Microsoft Office User" w:date="2021-06-14T17:18:00Z"/>
              <w:bCs/>
              <w:lang w:val="en"/>
            </w:rPr>
          </w:rPrChange>
        </w:rPr>
        <w:pPrChange w:id="467" w:author="Microsoft Office User" w:date="2021-06-15T11:56:00Z">
          <w:pPr>
            <w:pStyle w:val="Heading2"/>
            <w:jc w:val="both"/>
          </w:pPr>
        </w:pPrChange>
      </w:pPr>
      <w:commentRangeStart w:id="468"/>
      <w:ins w:id="469" w:author="Microsoft Office User" w:date="2021-06-14T17:18:00Z">
        <w:r w:rsidRPr="00B0444B">
          <w:rPr>
            <w:b w:val="0"/>
            <w:i w:val="0"/>
            <w:lang w:val="en"/>
            <w:rPrChange w:id="470" w:author="Microsoft Office User" w:date="2021-06-14T17:19:00Z">
              <w:rPr>
                <w:lang w:val="en"/>
              </w:rPr>
            </w:rPrChange>
          </w:rPr>
          <w:t>Temporal????</w:t>
        </w:r>
        <w:r w:rsidRPr="00B0444B">
          <w:rPr>
            <w:b w:val="0"/>
            <w:i w:val="0"/>
            <w:lang w:val="en"/>
            <w:rPrChange w:id="471" w:author="Microsoft Office User" w:date="2021-06-14T17:19:00Z">
              <w:rPr>
                <w:lang w:val="en"/>
              </w:rPr>
            </w:rPrChange>
          </w:rPr>
          <w:t xml:space="preserve"> </w:t>
        </w:r>
        <w:r w:rsidRPr="00B0444B">
          <w:rPr>
            <w:b w:val="0"/>
            <w:i w:val="0"/>
            <w:lang w:val="en"/>
            <w:rPrChange w:id="472" w:author="Microsoft Office User" w:date="2021-06-14T17:19:00Z">
              <w:rPr>
                <w:lang w:val="en"/>
              </w:rPr>
            </w:rPrChange>
          </w:rPr>
          <w:t>Ne calculation</w:t>
        </w:r>
        <w:commentRangeEnd w:id="468"/>
        <w:r w:rsidRPr="00B0444B">
          <w:rPr>
            <w:rStyle w:val="CommentReference"/>
            <w:rFonts w:eastAsia="Times New Roman" w:cs="Times New Roman"/>
            <w:b w:val="0"/>
            <w:i w:val="0"/>
            <w:color w:val="auto"/>
          </w:rPr>
          <w:commentReference w:id="468"/>
        </w:r>
      </w:ins>
    </w:p>
    <w:p w14:paraId="10FFD883" w14:textId="77777777" w:rsidR="00B0444B" w:rsidRPr="00B0444B" w:rsidRDefault="00B0444B" w:rsidP="00636C2D">
      <w:pPr>
        <w:pStyle w:val="Heading2"/>
        <w:numPr>
          <w:ilvl w:val="0"/>
          <w:numId w:val="5"/>
        </w:numPr>
        <w:rPr>
          <w:ins w:id="473" w:author="Microsoft Office User" w:date="2021-06-14T17:18:00Z"/>
          <w:b w:val="0"/>
          <w:i w:val="0"/>
          <w:lang w:val="en"/>
          <w:rPrChange w:id="474" w:author="Microsoft Office User" w:date="2021-06-14T17:19:00Z">
            <w:rPr>
              <w:ins w:id="475" w:author="Microsoft Office User" w:date="2021-06-14T17:18:00Z"/>
              <w:lang w:val="en"/>
            </w:rPr>
          </w:rPrChange>
        </w:rPr>
        <w:pPrChange w:id="476" w:author="Microsoft Office User" w:date="2021-06-15T11:56:00Z">
          <w:pPr>
            <w:pStyle w:val="Heading2"/>
            <w:jc w:val="both"/>
          </w:pPr>
        </w:pPrChange>
      </w:pPr>
      <w:ins w:id="477" w:author="Microsoft Office User" w:date="2021-06-14T17:18:00Z">
        <w:r w:rsidRPr="00B0444B">
          <w:rPr>
            <w:b w:val="0"/>
            <w:i w:val="0"/>
            <w:lang w:val="en"/>
            <w:rPrChange w:id="478" w:author="Microsoft Office User" w:date="2021-06-14T17:19:00Z">
              <w:rPr>
                <w:lang w:val="en"/>
              </w:rPr>
            </w:rPrChange>
          </w:rPr>
          <w:t>Long-term genetic diversity calculation</w:t>
        </w:r>
      </w:ins>
    </w:p>
    <w:p w14:paraId="6DC7471B" w14:textId="53CC33F6" w:rsidR="00B0444B" w:rsidRPr="00B0444B" w:rsidRDefault="00B0444B" w:rsidP="00636C2D">
      <w:pPr>
        <w:pStyle w:val="ListParagraph"/>
        <w:numPr>
          <w:ilvl w:val="0"/>
          <w:numId w:val="5"/>
        </w:numPr>
        <w:rPr>
          <w:ins w:id="479" w:author="Microsoft Office User" w:date="2021-06-14T17:18:00Z"/>
          <w:lang w:val="en"/>
        </w:rPr>
        <w:pPrChange w:id="480" w:author="Microsoft Office User" w:date="2021-06-15T11:56:00Z">
          <w:pPr>
            <w:pStyle w:val="Heading2"/>
            <w:jc w:val="both"/>
          </w:pPr>
        </w:pPrChange>
      </w:pPr>
      <w:ins w:id="481" w:author="Microsoft Office User" w:date="2021-06-14T17:19:00Z">
        <w:r w:rsidRPr="00B0444B">
          <w:rPr>
            <w:lang w:val="en"/>
          </w:rPr>
          <w:t>Discussion</w:t>
        </w:r>
      </w:ins>
    </w:p>
    <w:p w14:paraId="533B7222" w14:textId="77777777" w:rsidR="00B0444B" w:rsidRPr="002373FE" w:rsidDel="00B0444B" w:rsidRDefault="00B0444B" w:rsidP="00636C2D">
      <w:pPr>
        <w:rPr>
          <w:del w:id="482" w:author="Microsoft Office User" w:date="2021-06-14T17:19:00Z"/>
        </w:rPr>
        <w:pPrChange w:id="483" w:author="Microsoft Office User" w:date="2021-06-15T11:56:00Z">
          <w:pPr>
            <w:pStyle w:val="Heading1"/>
            <w:jc w:val="both"/>
          </w:pPr>
        </w:pPrChange>
      </w:pPr>
    </w:p>
    <w:p w14:paraId="6DBF1FA5" w14:textId="77777777" w:rsidR="001B4B9F" w:rsidRPr="00D417D1" w:rsidRDefault="001B4B9F" w:rsidP="00636C2D">
      <w:pPr>
        <w:ind w:right="270"/>
        <w:rPr>
          <w:b/>
        </w:rPr>
        <w:pPrChange w:id="484" w:author="Microsoft Office User" w:date="2021-06-15T11:56:00Z">
          <w:pPr>
            <w:ind w:right="270"/>
            <w:jc w:val="both"/>
          </w:pPr>
        </w:pPrChange>
      </w:pPr>
    </w:p>
    <w:p w14:paraId="582DEB3C" w14:textId="52086DA3" w:rsidR="001B4B9F" w:rsidRDefault="00A85974" w:rsidP="00636C2D">
      <w:pPr>
        <w:pStyle w:val="Heading2"/>
        <w:pPrChange w:id="485" w:author="Microsoft Office User" w:date="2021-06-15T11:56:00Z">
          <w:pPr>
            <w:pStyle w:val="Heading2"/>
            <w:jc w:val="both"/>
          </w:pPr>
        </w:pPrChange>
      </w:pPr>
      <w:r>
        <w:t>Background</w:t>
      </w:r>
    </w:p>
    <w:p w14:paraId="7C1008FB" w14:textId="77BCB701" w:rsidR="001B4B9F" w:rsidRPr="00D12298" w:rsidRDefault="00D12298" w:rsidP="00636C2D">
      <w:pPr>
        <w:ind w:right="270"/>
        <w:rPr>
          <w:bCs/>
          <w:iCs/>
          <w:lang w:val="en"/>
          <w:rPrChange w:id="486" w:author="Microsoft Office User" w:date="2021-06-14T15:47:00Z">
            <w:rPr>
              <w:bCs/>
              <w:iCs/>
            </w:rPr>
          </w:rPrChange>
        </w:rPr>
        <w:pPrChange w:id="487" w:author="Microsoft Office User" w:date="2021-06-15T11:56:00Z">
          <w:pPr>
            <w:ind w:right="270"/>
            <w:jc w:val="both"/>
          </w:pPr>
        </w:pPrChange>
      </w:pPr>
      <w:ins w:id="488" w:author="Microsoft Office User" w:date="2021-06-14T15:44:00Z">
        <w:r w:rsidRPr="001B4B9F">
          <w:rPr>
            <w:bCs/>
            <w:iCs/>
            <w:lang w:val="en"/>
          </w:rPr>
          <w:t xml:space="preserve">The </w:t>
        </w:r>
      </w:ins>
      <m:oMath>
        <m:sSub>
          <m:sSubPr>
            <m:ctrlPr>
              <w:ins w:id="489" w:author="Microsoft Office User" w:date="2021-06-14T15:44:00Z">
                <w:rPr>
                  <w:rFonts w:ascii="Cambria Math" w:hAnsi="Cambria Math"/>
                  <w:bCs/>
                  <w:iCs/>
                  <w:lang w:val="en"/>
                </w:rPr>
              </w:ins>
            </m:ctrlPr>
          </m:sSubPr>
          <m:e>
            <m:r>
              <w:ins w:id="490" w:author="Microsoft Office User" w:date="2021-06-14T15:44:00Z">
                <m:rPr>
                  <m:sty m:val="p"/>
                </m:rPr>
                <w:rPr>
                  <w:rFonts w:ascii="Cambria Math" w:hAnsi="Cambria Math"/>
                  <w:lang w:val="en"/>
                </w:rPr>
                <m:t>N</m:t>
              </w:ins>
            </m:r>
          </m:e>
          <m:sub>
            <m:r>
              <w:ins w:id="491" w:author="Microsoft Office User" w:date="2021-06-14T15:44:00Z">
                <m:rPr>
                  <m:sty m:val="p"/>
                </m:rPr>
                <w:rPr>
                  <w:rFonts w:ascii="Cambria Math" w:hAnsi="Cambria Math"/>
                  <w:lang w:val="en"/>
                </w:rPr>
                <m:t>e</m:t>
              </w:ins>
            </m:r>
          </m:sub>
        </m:sSub>
      </m:oMath>
      <w:ins w:id="492" w:author="Microsoft Office User" w:date="2021-06-14T15:44:00Z">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ins>
      <w:ins w:id="493" w:author="Microsoft Office User" w:date="2021-06-14T15:48:00Z">
        <w:r>
          <w:rPr>
            <w:bCs/>
            <w:iCs/>
            <w:lang w:val="en"/>
          </w:rPr>
          <w:t>given population</w:t>
        </w:r>
      </w:ins>
      <w:ins w:id="494" w:author="Microsoft Office User" w:date="2021-06-14T15:44:00Z">
        <w:r w:rsidRPr="001B4B9F">
          <w:rPr>
            <w:bCs/>
            <w:iCs/>
            <w:lang w:val="en"/>
          </w:rPr>
          <w:t xml:space="preserve"> study.</w:t>
        </w:r>
        <w:r w:rsidRPr="001B4B9F">
          <w:rPr>
            <w:bCs/>
            <w:iCs/>
            <w:lang w:val="en"/>
          </w:rPr>
          <w:fldChar w:fldCharType="begin" w:fldLock="1"/>
        </w:r>
        <w:r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2</w:t>
        </w:r>
        <w:r w:rsidRPr="001B4B9F">
          <w:rPr>
            <w:bCs/>
            <w:iCs/>
          </w:rPr>
          <w:fldChar w:fldCharType="end"/>
        </w:r>
        <w:r>
          <w:rPr>
            <w:bCs/>
            <w:iCs/>
            <w:lang w:val="en"/>
          </w:rPr>
          <w:t xml:space="preserve"> </w:t>
        </w:r>
        <w:r>
          <w:rPr>
            <w:bCs/>
            <w:iCs/>
            <w:lang w:val="en"/>
          </w:rPr>
          <w:t xml:space="preserve">A Wright-Fisher </w:t>
        </w:r>
      </w:ins>
      <w:ins w:id="495" w:author="Microsoft Office User" w:date="2021-06-14T15:45:00Z">
        <w:r>
          <w:rPr>
            <w:bCs/>
            <w:iCs/>
            <w:lang w:val="en"/>
          </w:rPr>
          <w:t xml:space="preserve">population is one that is closed (no migration) </w:t>
        </w:r>
      </w:ins>
      <w:ins w:id="496" w:author="Microsoft Office User" w:date="2021-06-14T15:46:00Z">
        <w:r>
          <w:rPr>
            <w:bCs/>
            <w:iCs/>
            <w:lang w:val="en"/>
          </w:rPr>
          <w:t xml:space="preserve">and </w:t>
        </w:r>
      </w:ins>
      <w:ins w:id="497" w:author="Microsoft Office User" w:date="2021-06-14T15:45:00Z">
        <w:r>
          <w:rPr>
            <w:bCs/>
            <w:iCs/>
            <w:lang w:val="en"/>
          </w:rPr>
          <w:t>randomly mating</w:t>
        </w:r>
      </w:ins>
      <w:ins w:id="498" w:author="Microsoft Office User" w:date="2021-06-14T15:46:00Z">
        <w:r>
          <w:rPr>
            <w:bCs/>
            <w:iCs/>
            <w:lang w:val="en"/>
          </w:rPr>
          <w:t xml:space="preserve">. Since wild populations inevitably violate these assumptions, Ne is typically much lower than </w:t>
        </w:r>
      </w:ins>
      <w:ins w:id="499" w:author="Microsoft Office User" w:date="2021-06-14T15:48:00Z">
        <w:r>
          <w:rPr>
            <w:bCs/>
            <w:iCs/>
            <w:lang w:val="en"/>
          </w:rPr>
          <w:t>the true</w:t>
        </w:r>
      </w:ins>
      <w:ins w:id="500" w:author="Microsoft Office User" w:date="2021-06-14T15:46:00Z">
        <w:r>
          <w:rPr>
            <w:bCs/>
            <w:iCs/>
            <w:lang w:val="en"/>
          </w:rPr>
          <w:t xml:space="preserve"> census size.</w:t>
        </w:r>
      </w:ins>
      <w:ins w:id="501" w:author="Microsoft Office User" w:date="2021-06-14T15:47:00Z">
        <w:r>
          <w:rPr>
            <w:bCs/>
            <w:iCs/>
            <w:lang w:val="en"/>
          </w:rPr>
          <w:t xml:space="preserve"> </w:t>
        </w:r>
      </w:ins>
      <w:del w:id="502" w:author="Microsoft Office User" w:date="2021-06-14T15:47:00Z">
        <w:r w:rsidR="001B4B9F" w:rsidRPr="001B4B9F" w:rsidDel="00D12298">
          <w:rPr>
            <w:bCs/>
            <w:iCs/>
            <w:lang w:val="en"/>
          </w:rPr>
          <w:delText>Two previous studies used microsatellite markers (</w:delText>
        </w:r>
      </w:del>
      <m:oMath>
        <m:r>
          <w:del w:id="503" w:author="Microsoft Office User" w:date="2021-06-14T15:47:00Z">
            <w:rPr>
              <w:rFonts w:ascii="Cambria Math" w:hAnsi="Cambria Math"/>
              <w:lang w:val="en"/>
            </w:rPr>
            <m:t>μsat</m:t>
          </w:del>
        </m:r>
      </m:oMath>
      <w:del w:id="504" w:author="Microsoft Office User" w:date="2021-06-14T15:47:00Z">
        <w:r w:rsidR="001B4B9F" w:rsidRPr="001B4B9F" w:rsidDel="00D12298">
          <w:rPr>
            <w:bCs/>
            <w:iCs/>
            <w:lang w:val="en"/>
          </w:rPr>
          <w:delText>) to estimate the contemporary effective population size (</w:delText>
        </w:r>
      </w:del>
      <m:oMath>
        <m:sSub>
          <m:sSubPr>
            <m:ctrlPr>
              <w:del w:id="505" w:author="Microsoft Office User" w:date="2021-06-14T15:47:00Z">
                <w:rPr>
                  <w:rFonts w:ascii="Cambria Math" w:hAnsi="Cambria Math"/>
                  <w:bCs/>
                  <w:iCs/>
                  <w:lang w:val="en"/>
                </w:rPr>
              </w:del>
            </m:ctrlPr>
          </m:sSubPr>
          <m:e>
            <m:r>
              <w:del w:id="506" w:author="Microsoft Office User" w:date="2021-06-14T15:47:00Z">
                <m:rPr>
                  <m:sty m:val="p"/>
                </m:rPr>
                <w:rPr>
                  <w:rFonts w:ascii="Cambria Math" w:hAnsi="Cambria Math"/>
                  <w:lang w:val="en"/>
                </w:rPr>
                <m:t>N</m:t>
              </w:del>
            </m:r>
          </m:e>
          <m:sub>
            <m:r>
              <w:del w:id="507" w:author="Microsoft Office User" w:date="2021-06-14T15:47:00Z">
                <m:rPr>
                  <m:sty m:val="p"/>
                </m:rPr>
                <w:rPr>
                  <w:rFonts w:ascii="Cambria Math" w:hAnsi="Cambria Math"/>
                  <w:lang w:val="en"/>
                </w:rPr>
                <m:t>e</m:t>
              </w:del>
            </m:r>
          </m:sub>
        </m:sSub>
      </m:oMath>
      <w:del w:id="508" w:author="Microsoft Office User" w:date="2021-06-14T15:47:00Z">
        <w:r w:rsidR="001B4B9F" w:rsidRPr="001B4B9F" w:rsidDel="00D12298">
          <w:rPr>
            <w:bCs/>
            <w:iCs/>
            <w:lang w:val="en"/>
          </w:rPr>
          <w:delText>) of delta smelt, but found variable results.</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2,3</w:delText>
        </w:r>
        <w:r w:rsidR="001B4B9F" w:rsidRPr="001B4B9F" w:rsidDel="00D12298">
          <w:rPr>
            <w:bCs/>
            <w:iCs/>
          </w:rPr>
          <w:fldChar w:fldCharType="end"/>
        </w:r>
        <w:r w:rsidR="001B4B9F" w:rsidRPr="001B4B9F" w:rsidDel="00D12298">
          <w:rPr>
            <w:bCs/>
            <w:iCs/>
            <w:lang w:val="en"/>
          </w:rPr>
          <w:delText xml:space="preserve"> NGS technology </w:delText>
        </w:r>
        <w:r w:rsidR="00A14B4E" w:rsidDel="00D12298">
          <w:rPr>
            <w:bCs/>
            <w:iCs/>
            <w:lang w:val="en"/>
          </w:rPr>
          <w:delText>provides</w:delText>
        </w:r>
        <w:r w:rsidR="001B4B9F" w:rsidRPr="001B4B9F" w:rsidDel="00D12298">
          <w:rPr>
            <w:bCs/>
            <w:iCs/>
            <w:lang w:val="en"/>
          </w:rPr>
          <w:delText xml:space="preserve"> more power to make precise estimates by increasing the number of </w:delText>
        </w:r>
        <w:commentRangeStart w:id="509"/>
        <w:commentRangeStart w:id="510"/>
        <w:commentRangeStart w:id="511"/>
        <w:r w:rsidR="001B4B9F" w:rsidRPr="001B4B9F" w:rsidDel="00D12298">
          <w:rPr>
            <w:bCs/>
            <w:iCs/>
            <w:lang w:val="en"/>
          </w:rPr>
          <w:delText>putatively neutral markers</w:delText>
        </w:r>
        <w:commentRangeEnd w:id="509"/>
        <w:r w:rsidR="00DD4878" w:rsidDel="00D12298">
          <w:rPr>
            <w:rStyle w:val="CommentReference"/>
          </w:rPr>
          <w:commentReference w:id="509"/>
        </w:r>
        <w:commentRangeEnd w:id="510"/>
        <w:r w:rsidR="007C17EF" w:rsidDel="00D12298">
          <w:rPr>
            <w:rStyle w:val="CommentReference"/>
          </w:rPr>
          <w:commentReference w:id="510"/>
        </w:r>
        <w:commentRangeEnd w:id="511"/>
        <w:r w:rsidR="002373FE" w:rsidDel="00D12298">
          <w:rPr>
            <w:rStyle w:val="CommentReference"/>
          </w:rPr>
          <w:commentReference w:id="511"/>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12–14</w:delText>
        </w:r>
        <w:r w:rsidR="001B4B9F" w:rsidRPr="001B4B9F" w:rsidDel="00D12298">
          <w:rPr>
            <w:bCs/>
            <w:iCs/>
          </w:rPr>
          <w:fldChar w:fldCharType="end"/>
        </w:r>
      </w:del>
    </w:p>
    <w:p w14:paraId="0F0F3702" w14:textId="773D3896" w:rsidR="001B4B9F" w:rsidDel="00D12298" w:rsidRDefault="001B4B9F" w:rsidP="00636C2D">
      <w:pPr>
        <w:ind w:right="270"/>
        <w:rPr>
          <w:del w:id="512" w:author="Microsoft Office User" w:date="2021-06-14T15:51:00Z"/>
          <w:bCs/>
          <w:iCs/>
        </w:rPr>
        <w:pPrChange w:id="513" w:author="Microsoft Office User" w:date="2021-06-15T11:56:00Z">
          <w:pPr>
            <w:ind w:right="270"/>
            <w:jc w:val="both"/>
          </w:pPr>
        </w:pPrChange>
      </w:pPr>
    </w:p>
    <w:p w14:paraId="45F0E79F" w14:textId="02B0C151" w:rsidR="000532D5" w:rsidDel="00D12298" w:rsidRDefault="006A7615" w:rsidP="00636C2D">
      <w:pPr>
        <w:ind w:right="270"/>
        <w:rPr>
          <w:del w:id="514" w:author="Microsoft Office User" w:date="2021-06-14T15:49:00Z"/>
          <w:bCs/>
          <w:iCs/>
          <w:lang w:val="en"/>
        </w:rPr>
        <w:pPrChange w:id="515" w:author="Microsoft Office User" w:date="2021-06-15T11:56:00Z">
          <w:pPr>
            <w:ind w:right="270"/>
            <w:jc w:val="both"/>
          </w:pPr>
        </w:pPrChange>
      </w:pPr>
      <w:del w:id="516" w:author="Microsoft Office User" w:date="2021-06-14T15:51:00Z">
        <w:r w:rsidDel="00D12298">
          <w:rPr>
            <w:bCs/>
            <w:iCs/>
            <w:lang w:val="en"/>
          </w:rPr>
          <w:delText xml:space="preserve">In combination with </w:delText>
        </w:r>
      </w:del>
      <w:del w:id="517" w:author="Microsoft Office User" w:date="2021-06-14T15:30:00Z">
        <w:r w:rsidDel="002373FE">
          <w:rPr>
            <w:bCs/>
            <w:iCs/>
            <w:lang w:val="en"/>
          </w:rPr>
          <w:delText xml:space="preserve">observing </w:delText>
        </w:r>
      </w:del>
      <w:del w:id="518" w:author="Microsoft Office User" w:date="2021-06-14T15:51:00Z">
        <w:r w:rsidDel="00D12298">
          <w:rPr>
            <w:bCs/>
            <w:iCs/>
            <w:lang w:val="en"/>
          </w:rPr>
          <w:delText xml:space="preserve">various population parameters, </w:delText>
        </w:r>
      </w:del>
      <m:oMath>
        <m:sSub>
          <m:sSubPr>
            <m:ctrlPr>
              <w:del w:id="519" w:author="Microsoft Office User" w:date="2021-06-14T15:51:00Z">
                <w:rPr>
                  <w:rFonts w:ascii="Cambria Math" w:hAnsi="Cambria Math"/>
                  <w:bCs/>
                  <w:iCs/>
                  <w:lang w:val="en"/>
                </w:rPr>
              </w:del>
            </m:ctrlPr>
          </m:sSubPr>
          <m:e>
            <m:r>
              <w:del w:id="520" w:author="Microsoft Office User" w:date="2021-06-14T15:51:00Z">
                <m:rPr>
                  <m:sty m:val="p"/>
                </m:rPr>
                <w:rPr>
                  <w:rFonts w:ascii="Cambria Math" w:hAnsi="Cambria Math"/>
                  <w:lang w:val="en"/>
                </w:rPr>
                <m:t>N</m:t>
              </w:del>
            </m:r>
          </m:e>
          <m:sub>
            <m:r>
              <w:del w:id="521" w:author="Microsoft Office User" w:date="2021-06-14T15:51:00Z">
                <m:rPr>
                  <m:sty m:val="p"/>
                </m:rPr>
                <w:rPr>
                  <w:rFonts w:ascii="Cambria Math" w:hAnsi="Cambria Math"/>
                  <w:lang w:val="en"/>
                </w:rPr>
                <m:t>e</m:t>
              </w:del>
            </m:r>
          </m:sub>
        </m:sSub>
      </m:oMath>
      <w:del w:id="522" w:author="Microsoft Office User" w:date="2021-06-14T15:51:00Z">
        <w:r w:rsidR="001B4B9F" w:rsidRPr="001B4B9F" w:rsidDel="00D12298">
          <w:rPr>
            <w:bCs/>
            <w:iCs/>
            <w:lang w:val="en"/>
          </w:rPr>
          <w:delText xml:space="preserve"> is </w:delText>
        </w:r>
        <w:r w:rsidDel="00D12298">
          <w:rPr>
            <w:bCs/>
            <w:iCs/>
            <w:lang w:val="en"/>
          </w:rPr>
          <w:delText>a</w:delText>
        </w:r>
        <w:r w:rsidR="001B4B9F" w:rsidRPr="001B4B9F" w:rsidDel="00D12298">
          <w:rPr>
            <w:bCs/>
            <w:iCs/>
            <w:lang w:val="en"/>
          </w:rPr>
          <w:delText xml:space="preserve"> useful tool </w:delText>
        </w:r>
        <w:r w:rsidR="00DD4878" w:rsidDel="00D12298">
          <w:rPr>
            <w:bCs/>
            <w:iCs/>
            <w:lang w:val="en"/>
          </w:rPr>
          <w:delText>for</w:delText>
        </w:r>
        <w:r w:rsidR="001B4B9F" w:rsidRPr="001B4B9F" w:rsidDel="00D12298">
          <w:rPr>
            <w:bCs/>
            <w:iCs/>
            <w:lang w:val="en"/>
          </w:rPr>
          <w:delText xml:space="preserve"> monitoring endangered populations as it </w:delText>
        </w:r>
        <w:commentRangeStart w:id="523"/>
        <w:r w:rsidR="001B4B9F" w:rsidRPr="001B4B9F" w:rsidDel="00D12298">
          <w:rPr>
            <w:bCs/>
            <w:iCs/>
            <w:lang w:val="en"/>
          </w:rPr>
          <w:delText xml:space="preserve">can inform </w:delText>
        </w:r>
        <w:r w:rsidR="00DD4878" w:rsidDel="00D12298">
          <w:rPr>
            <w:bCs/>
            <w:iCs/>
            <w:lang w:val="en"/>
          </w:rPr>
          <w:delText xml:space="preserve">the likelihood of a given allele </w:delText>
        </w:r>
        <w:r w:rsidR="001B4B9F" w:rsidRPr="001B4B9F" w:rsidDel="00D12298">
          <w:rPr>
            <w:bCs/>
            <w:iCs/>
            <w:lang w:val="en"/>
          </w:rPr>
          <w:delText>to be lost or fixed</w:delText>
        </w:r>
        <w:r w:rsidR="000532D5" w:rsidDel="00D12298">
          <w:rPr>
            <w:bCs/>
            <w:iCs/>
            <w:lang w:val="en"/>
          </w:rPr>
          <w:delText xml:space="preserve"> within a population</w:delText>
        </w:r>
        <w:commentRangeEnd w:id="523"/>
        <w:r w:rsidR="002373FE" w:rsidDel="00D12298">
          <w:rPr>
            <w:rStyle w:val="CommentReference"/>
          </w:rPr>
          <w:commentReference w:id="523"/>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0,31</w:delText>
        </w:r>
        <w:r w:rsidR="001B4B9F" w:rsidRPr="001B4B9F" w:rsidDel="00D12298">
          <w:rPr>
            <w:bCs/>
            <w:iCs/>
          </w:rPr>
          <w:fldChar w:fldCharType="end"/>
        </w:r>
        <w:r w:rsidR="001B4B9F" w:rsidRPr="001B4B9F" w:rsidDel="00D12298">
          <w:rPr>
            <w:bCs/>
            <w:iCs/>
            <w:lang w:val="en"/>
          </w:rPr>
          <w:delText xml:space="preserve"> </w:delText>
        </w:r>
      </w:del>
      <w:del w:id="524" w:author="Microsoft Office User" w:date="2021-06-14T15:44:00Z">
        <w:r w:rsidR="001B4B9F" w:rsidRPr="001B4B9F" w:rsidDel="00D12298">
          <w:rPr>
            <w:bCs/>
            <w:iCs/>
            <w:lang w:val="en"/>
          </w:rPr>
          <w:delText xml:space="preserve">The </w:delText>
        </w:r>
      </w:del>
      <m:oMath>
        <m:sSub>
          <m:sSubPr>
            <m:ctrlPr>
              <w:del w:id="525" w:author="Microsoft Office User" w:date="2021-06-14T15:44:00Z">
                <w:rPr>
                  <w:rFonts w:ascii="Cambria Math" w:hAnsi="Cambria Math"/>
                  <w:bCs/>
                  <w:iCs/>
                  <w:lang w:val="en"/>
                </w:rPr>
              </w:del>
            </m:ctrlPr>
          </m:sSubPr>
          <m:e>
            <m:r>
              <w:del w:id="526" w:author="Microsoft Office User" w:date="2021-06-14T15:44:00Z">
                <m:rPr>
                  <m:sty m:val="p"/>
                </m:rPr>
                <w:rPr>
                  <w:rFonts w:ascii="Cambria Math" w:hAnsi="Cambria Math"/>
                  <w:lang w:val="en"/>
                </w:rPr>
                <m:t>N</m:t>
              </w:del>
            </m:r>
          </m:e>
          <m:sub>
            <m:r>
              <w:del w:id="527" w:author="Microsoft Office User" w:date="2021-06-14T15:44:00Z">
                <m:rPr>
                  <m:sty m:val="p"/>
                </m:rPr>
                <w:rPr>
                  <w:rFonts w:ascii="Cambria Math" w:hAnsi="Cambria Math"/>
                  <w:lang w:val="en"/>
                </w:rPr>
                <m:t>e</m:t>
              </w:del>
            </m:r>
          </m:sub>
        </m:sSub>
      </m:oMath>
      <w:del w:id="528" w:author="Microsoft Office User" w:date="2021-06-14T15:44:00Z">
        <w:r w:rsidR="001B4B9F" w:rsidRPr="001B4B9F" w:rsidDel="00D12298">
          <w:rPr>
            <w:bCs/>
            <w:iCs/>
            <w:lang w:val="en"/>
          </w:rPr>
          <w:delText xml:space="preserve"> of a given species is defined as the size of a Wright</w:delText>
        </w:r>
        <w:r w:rsidR="00DD4878" w:rsidDel="00D12298">
          <w:rPr>
            <w:bCs/>
            <w:iCs/>
            <w:lang w:val="en"/>
          </w:rPr>
          <w:delText>-</w:delText>
        </w:r>
        <w:r w:rsidR="001B4B9F" w:rsidRPr="001B4B9F" w:rsidDel="00D12298">
          <w:rPr>
            <w:bCs/>
            <w:iCs/>
            <w:lang w:val="en"/>
          </w:rPr>
          <w:delText>Fisher population that would have the same rate of change of a genetic parameter as the population under study.</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2</w:delText>
        </w:r>
        <w:r w:rsidR="001B4B9F" w:rsidRPr="001B4B9F" w:rsidDel="00D12298">
          <w:rPr>
            <w:bCs/>
            <w:iCs/>
          </w:rPr>
          <w:fldChar w:fldCharType="end"/>
        </w:r>
        <w:r w:rsidR="000532D5" w:rsidDel="00D12298">
          <w:rPr>
            <w:bCs/>
            <w:iCs/>
            <w:lang w:val="en"/>
          </w:rPr>
          <w:delText xml:space="preserve"> Estimat</w:delText>
        </w:r>
        <w:r w:rsidR="00DD4878" w:rsidDel="00D12298">
          <w:rPr>
            <w:bCs/>
            <w:iCs/>
            <w:lang w:val="en"/>
          </w:rPr>
          <w:delText>es</w:delText>
        </w:r>
        <w:r w:rsidR="000532D5" w:rsidDel="00D12298">
          <w:rPr>
            <w:bCs/>
            <w:iCs/>
            <w:lang w:val="en"/>
          </w:rPr>
          <w:delText xml:space="preserve"> can be highly variable depending on statistical priors</w:delText>
        </w:r>
      </w:del>
      <w:del w:id="529" w:author="Microsoft Office User" w:date="2021-06-14T15:43:00Z">
        <w:r w:rsidR="000532D5" w:rsidDel="00D12298">
          <w:rPr>
            <w:bCs/>
            <w:iCs/>
            <w:lang w:val="en"/>
          </w:rPr>
          <w:delText xml:space="preserve"> and may</w:delText>
        </w:r>
      </w:del>
      <w:del w:id="530" w:author="Microsoft Office User" w:date="2021-06-14T15:49:00Z">
        <w:r w:rsidR="000532D5" w:rsidDel="00D12298">
          <w:rPr>
            <w:bCs/>
            <w:iCs/>
            <w:lang w:val="en"/>
          </w:rPr>
          <w:delText xml:space="preserve"> not be useful as an absolute value taken alone and without further modeling. </w:delText>
        </w:r>
      </w:del>
      <w:del w:id="531" w:author="Microsoft Office User" w:date="2021-06-14T15:43:00Z">
        <w:r w:rsidR="000532D5" w:rsidDel="00D12298">
          <w:rPr>
            <w:bCs/>
            <w:iCs/>
            <w:lang w:val="en"/>
          </w:rPr>
          <w:delText xml:space="preserve">Therefore, the purpose of this study is to </w:delText>
        </w:r>
      </w:del>
      <w:del w:id="532" w:author="Microsoft Office User" w:date="2021-06-14T15:49:00Z">
        <w:r w:rsidR="000532D5" w:rsidDel="00D12298">
          <w:rPr>
            <w:bCs/>
            <w:iCs/>
            <w:lang w:val="en"/>
          </w:rPr>
          <w:delText>observe trends in the delta smelt population</w:delText>
        </w:r>
        <w:r w:rsidR="00D17773" w:rsidDel="00D12298">
          <w:rPr>
            <w:bCs/>
            <w:iCs/>
            <w:lang w:val="en"/>
          </w:rPr>
          <w:delText xml:space="preserve"> through </w:delText>
        </w:r>
        <w:r w:rsidR="00A14B4E" w:rsidDel="00D12298">
          <w:rPr>
            <w:bCs/>
            <w:iCs/>
            <w:lang w:val="en"/>
          </w:rPr>
          <w:delText>rather than to define a single absolute value</w:delText>
        </w:r>
      </w:del>
      <w:del w:id="533" w:author="Microsoft Office User" w:date="2021-06-14T15:43:00Z">
        <w:r w:rsidR="000532D5" w:rsidDel="00D12298">
          <w:rPr>
            <w:bCs/>
            <w:iCs/>
            <w:lang w:val="en"/>
          </w:rPr>
          <w:delText>.</w:delText>
        </w:r>
      </w:del>
    </w:p>
    <w:p w14:paraId="7885BF33" w14:textId="77777777" w:rsidR="000532D5" w:rsidRDefault="000532D5" w:rsidP="00636C2D">
      <w:pPr>
        <w:ind w:right="270"/>
        <w:rPr>
          <w:bCs/>
          <w:iCs/>
          <w:lang w:val="en"/>
        </w:rPr>
        <w:pPrChange w:id="534" w:author="Microsoft Office User" w:date="2021-06-15T11:56:00Z">
          <w:pPr>
            <w:ind w:right="270"/>
            <w:jc w:val="both"/>
          </w:pPr>
        </w:pPrChange>
      </w:pPr>
    </w:p>
    <w:p w14:paraId="0FF9D580" w14:textId="5758EAC5" w:rsidR="001B4B9F" w:rsidRPr="001B4B9F" w:rsidRDefault="001B4B9F" w:rsidP="00636C2D">
      <w:pPr>
        <w:ind w:right="270"/>
        <w:rPr>
          <w:bCs/>
          <w:iCs/>
          <w:lang w:val="en"/>
        </w:rPr>
        <w:pPrChange w:id="535" w:author="Microsoft Office User" w:date="2021-06-15T11:56:00Z">
          <w:pPr>
            <w:ind w:right="270"/>
            <w:jc w:val="both"/>
          </w:pPr>
        </w:pPrChange>
      </w:pPr>
      <w:r w:rsidRPr="001B4B9F">
        <w:rPr>
          <w:bCs/>
          <w:iCs/>
          <w:lang w:val="en"/>
        </w:rPr>
        <w:t>A number of methods exist to estimate</w:t>
      </w:r>
      <w:ins w:id="536" w:author="Microsoft Office User" w:date="2021-06-14T15:55:00Z">
        <w:r w:rsidR="004D6160">
          <w:rPr>
            <w:bCs/>
            <w:iCs/>
            <w:lang w:val="en"/>
          </w:rPr>
          <w:t xml:space="preserve"> Ne which we will </w:t>
        </w:r>
      </w:ins>
      <w:ins w:id="537" w:author="Microsoft Office User" w:date="2021-06-14T16:00:00Z">
        <w:r w:rsidR="004D6160">
          <w:rPr>
            <w:bCs/>
            <w:iCs/>
            <w:lang w:val="en"/>
          </w:rPr>
          <w:t xml:space="preserve">broadly </w:t>
        </w:r>
      </w:ins>
      <w:ins w:id="538" w:author="Microsoft Office User" w:date="2021-06-14T15:55:00Z">
        <w:r w:rsidR="004D6160">
          <w:rPr>
            <w:bCs/>
            <w:iCs/>
            <w:lang w:val="en"/>
          </w:rPr>
          <w:t>separate into two categories: contemporary and historical. Historical is used for (fill in here)</w:t>
        </w:r>
      </w:ins>
      <w:ins w:id="539" w:author="Microsoft Office User" w:date="2021-06-14T16:01:00Z">
        <w:r w:rsidR="004D6160">
          <w:rPr>
            <w:bCs/>
            <w:iCs/>
            <w:lang w:val="en"/>
          </w:rPr>
          <w:t xml:space="preserve"> and requires two time points.</w:t>
        </w:r>
      </w:ins>
      <w:ins w:id="540" w:author="Microsoft Office User" w:date="2021-06-14T15:55:00Z">
        <w:r w:rsidR="004D6160">
          <w:rPr>
            <w:bCs/>
            <w:iCs/>
            <w:lang w:val="en"/>
          </w:rPr>
          <w:t xml:space="preserve"> </w:t>
        </w:r>
      </w:ins>
      <w:ins w:id="541" w:author="Microsoft Office User" w:date="2021-06-14T16:01:00Z">
        <w:r w:rsidR="004D6160">
          <w:rPr>
            <w:bCs/>
            <w:iCs/>
            <w:lang w:val="en"/>
          </w:rPr>
          <w:t xml:space="preserve">Contemporary, </w:t>
        </w:r>
      </w:ins>
      <w:ins w:id="542" w:author="Microsoft Office User" w:date="2021-06-14T15:55:00Z">
        <w:r w:rsidR="004D6160">
          <w:rPr>
            <w:bCs/>
            <w:iCs/>
            <w:lang w:val="en"/>
          </w:rPr>
          <w:t xml:space="preserve">which includes the popular </w:t>
        </w:r>
      </w:ins>
      <w:proofErr w:type="spellStart"/>
      <w:ins w:id="543" w:author="Microsoft Office User" w:date="2021-06-14T15:56:00Z">
        <w:r w:rsidR="004D6160">
          <w:rPr>
            <w:bCs/>
            <w:iCs/>
            <w:lang w:val="en"/>
          </w:rPr>
          <w:t>LDNe</w:t>
        </w:r>
        <w:proofErr w:type="spellEnd"/>
        <w:r w:rsidR="004D6160">
          <w:rPr>
            <w:bCs/>
            <w:iCs/>
            <w:lang w:val="en"/>
          </w:rPr>
          <w:t xml:space="preserve"> method, descri</w:t>
        </w:r>
      </w:ins>
      <w:ins w:id="544" w:author="Microsoft Office User" w:date="2021-06-14T16:00:00Z">
        <w:r w:rsidR="004D6160">
          <w:rPr>
            <w:bCs/>
            <w:iCs/>
            <w:lang w:val="en"/>
          </w:rPr>
          <w:t>b</w:t>
        </w:r>
      </w:ins>
      <w:ins w:id="545" w:author="Microsoft Office User" w:date="2021-06-14T15:56:00Z">
        <w:r w:rsidR="004D6160">
          <w:rPr>
            <w:bCs/>
            <w:iCs/>
            <w:lang w:val="en"/>
          </w:rPr>
          <w:t>es this (describe)</w:t>
        </w:r>
      </w:ins>
      <w:ins w:id="546" w:author="Microsoft Office User" w:date="2021-06-14T16:01:00Z">
        <w:r w:rsidR="004D6160">
          <w:rPr>
            <w:bCs/>
            <w:iCs/>
            <w:lang w:val="en"/>
          </w:rPr>
          <w:t xml:space="preserve"> and requires only one time point</w:t>
        </w:r>
      </w:ins>
      <w:ins w:id="547" w:author="Microsoft Office User" w:date="2021-06-14T15:56:00Z">
        <w:r w:rsidR="004D6160">
          <w:rPr>
            <w:bCs/>
            <w:iCs/>
            <w:lang w:val="en"/>
          </w:rPr>
          <w:t xml:space="preserve">. </w:t>
        </w:r>
      </w:ins>
      <w:r w:rsidRPr="001B4B9F">
        <w:rPr>
          <w:bCs/>
          <w:iCs/>
          <w:lang w:val="en"/>
        </w:rPr>
        <w:t xml:space="preserve"> </w:t>
      </w:r>
      <w:r w:rsidRPr="004D6160">
        <w:rPr>
          <w:bCs/>
          <w:iCs/>
          <w:strike/>
          <w:lang w:val="en"/>
          <w:rPrChange w:id="548" w:author="Microsoft Office User" w:date="2021-06-14T15:56:00Z">
            <w:rPr>
              <w:bCs/>
              <w:iCs/>
              <w:lang w:val="en"/>
            </w:rPr>
          </w:rPrChange>
        </w:rPr>
        <w:t xml:space="preserve">both historical </w:t>
      </w:r>
      <m:oMath>
        <m:sSub>
          <m:sSubPr>
            <m:ctrlPr>
              <w:rPr>
                <w:rFonts w:ascii="Cambria Math" w:hAnsi="Cambria Math"/>
                <w:bCs/>
                <w:iCs/>
                <w:strike/>
                <w:lang w:val="en"/>
                <w:rPrChange w:id="549" w:author="Microsoft Office User" w:date="2021-06-14T15:56:00Z">
                  <w:rPr>
                    <w:rFonts w:ascii="Cambria Math" w:hAnsi="Cambria Math"/>
                    <w:bCs/>
                    <w:iCs/>
                    <w:lang w:val="en"/>
                  </w:rPr>
                </w:rPrChange>
              </w:rPr>
            </m:ctrlPr>
          </m:sSubPr>
          <m:e>
            <m:r>
              <m:rPr>
                <m:sty m:val="p"/>
              </m:rPr>
              <w:rPr>
                <w:rFonts w:ascii="Cambria Math" w:hAnsi="Cambria Math"/>
                <w:strike/>
                <w:lang w:val="en"/>
                <w:rPrChange w:id="550" w:author="Microsoft Office User" w:date="2021-06-14T15:56:00Z">
                  <w:rPr>
                    <w:rFonts w:ascii="Cambria Math" w:hAnsi="Cambria Math"/>
                    <w:lang w:val="en"/>
                  </w:rPr>
                </w:rPrChange>
              </w:rPr>
              <m:t>N</m:t>
            </m:r>
          </m:e>
          <m:sub>
            <m:r>
              <m:rPr>
                <m:sty m:val="p"/>
              </m:rPr>
              <w:rPr>
                <w:rFonts w:ascii="Cambria Math" w:hAnsi="Cambria Math"/>
                <w:strike/>
                <w:lang w:val="en"/>
                <w:rPrChange w:id="551" w:author="Microsoft Office User" w:date="2021-06-14T15:56:00Z">
                  <w:rPr>
                    <w:rFonts w:ascii="Cambria Math" w:hAnsi="Cambria Math"/>
                    <w:lang w:val="en"/>
                  </w:rPr>
                </w:rPrChange>
              </w:rPr>
              <m:t>e</m:t>
            </m:r>
          </m:sub>
        </m:sSub>
      </m:oMath>
      <w:r w:rsidRPr="004D6160">
        <w:rPr>
          <w:bCs/>
          <w:iCs/>
          <w:strike/>
          <w:lang w:val="en"/>
          <w:rPrChange w:id="552" w:author="Microsoft Office User" w:date="2021-06-14T15:56:00Z">
            <w:rPr>
              <w:bCs/>
              <w:iCs/>
              <w:lang w:val="en"/>
            </w:rPr>
          </w:rPrChange>
        </w:rPr>
        <w:t xml:space="preserve"> for </w:t>
      </w:r>
      <w:r w:rsidR="00A14B4E" w:rsidRPr="004D6160">
        <w:rPr>
          <w:bCs/>
          <w:iCs/>
          <w:strike/>
          <w:lang w:val="en"/>
          <w:rPrChange w:id="553" w:author="Microsoft Office User" w:date="2021-06-14T15:56:00Z">
            <w:rPr>
              <w:bCs/>
              <w:iCs/>
              <w:lang w:val="en"/>
            </w:rPr>
          </w:rPrChange>
        </w:rPr>
        <w:t xml:space="preserve">broad </w:t>
      </w:r>
      <w:r w:rsidRPr="004D6160">
        <w:rPr>
          <w:bCs/>
          <w:iCs/>
          <w:strike/>
          <w:lang w:val="en"/>
          <w:rPrChange w:id="554" w:author="Microsoft Office User" w:date="2021-06-14T15:56:00Z">
            <w:rPr>
              <w:bCs/>
              <w:iCs/>
              <w:lang w:val="en"/>
            </w:rPr>
          </w:rPrChange>
        </w:rPr>
        <w:t xml:space="preserve">evolutionary purposes, as well as contemporary or short-term, </w:t>
      </w:r>
      <m:oMath>
        <m:sSub>
          <m:sSubPr>
            <m:ctrlPr>
              <w:rPr>
                <w:rFonts w:ascii="Cambria Math" w:hAnsi="Cambria Math"/>
                <w:bCs/>
                <w:iCs/>
                <w:strike/>
                <w:lang w:val="en"/>
                <w:rPrChange w:id="555" w:author="Microsoft Office User" w:date="2021-06-14T15:56:00Z">
                  <w:rPr>
                    <w:rFonts w:ascii="Cambria Math" w:hAnsi="Cambria Math"/>
                    <w:bCs/>
                    <w:iCs/>
                    <w:lang w:val="en"/>
                  </w:rPr>
                </w:rPrChange>
              </w:rPr>
            </m:ctrlPr>
          </m:sSubPr>
          <m:e>
            <m:r>
              <m:rPr>
                <m:sty m:val="p"/>
              </m:rPr>
              <w:rPr>
                <w:rFonts w:ascii="Cambria Math" w:hAnsi="Cambria Math"/>
                <w:strike/>
                <w:lang w:val="en"/>
                <w:rPrChange w:id="556" w:author="Microsoft Office User" w:date="2021-06-14T15:56:00Z">
                  <w:rPr>
                    <w:rFonts w:ascii="Cambria Math" w:hAnsi="Cambria Math"/>
                    <w:lang w:val="en"/>
                  </w:rPr>
                </w:rPrChange>
              </w:rPr>
              <m:t>N</m:t>
            </m:r>
          </m:e>
          <m:sub>
            <m:r>
              <m:rPr>
                <m:sty m:val="p"/>
              </m:rPr>
              <w:rPr>
                <w:rFonts w:ascii="Cambria Math" w:hAnsi="Cambria Math"/>
                <w:strike/>
                <w:lang w:val="en"/>
                <w:rPrChange w:id="557" w:author="Microsoft Office User" w:date="2021-06-14T15:56:00Z">
                  <w:rPr>
                    <w:rFonts w:ascii="Cambria Math" w:hAnsi="Cambria Math"/>
                    <w:lang w:val="en"/>
                  </w:rPr>
                </w:rPrChange>
              </w:rPr>
              <m:t>e</m:t>
            </m:r>
          </m:sub>
        </m:sSub>
      </m:oMath>
      <w:r w:rsidRPr="004D6160">
        <w:rPr>
          <w:bCs/>
          <w:iCs/>
          <w:strike/>
          <w:lang w:val="en"/>
          <w:rPrChange w:id="558" w:author="Microsoft Office User" w:date="2021-06-14T15:56:00Z">
            <w:rPr>
              <w:bCs/>
              <w:iCs/>
              <w:lang w:val="en"/>
            </w:rPr>
          </w:rPrChange>
        </w:rPr>
        <w:t xml:space="preserve"> </w:t>
      </w:r>
      <w:r w:rsidR="00A14B4E" w:rsidRPr="004D6160">
        <w:rPr>
          <w:bCs/>
          <w:iCs/>
          <w:strike/>
          <w:lang w:val="en"/>
          <w:rPrChange w:id="559" w:author="Microsoft Office User" w:date="2021-06-14T15:56:00Z">
            <w:rPr>
              <w:bCs/>
              <w:iCs/>
              <w:lang w:val="en"/>
            </w:rPr>
          </w:rPrChange>
        </w:rPr>
        <w:t>which</w:t>
      </w:r>
      <w:r w:rsidRPr="004D6160">
        <w:rPr>
          <w:bCs/>
          <w:iCs/>
          <w:strike/>
          <w:lang w:val="en"/>
          <w:rPrChange w:id="560" w:author="Microsoft Office User" w:date="2021-06-14T15:56:00Z">
            <w:rPr>
              <w:bCs/>
              <w:iCs/>
              <w:lang w:val="en"/>
            </w:rPr>
          </w:rPrChange>
        </w:rPr>
        <w:t xml:space="preserve"> quantify </w:t>
      </w:r>
      <w:r w:rsidR="007809DC" w:rsidRPr="004D6160">
        <w:rPr>
          <w:bCs/>
          <w:iCs/>
          <w:strike/>
          <w:lang w:val="en"/>
          <w:rPrChange w:id="561" w:author="Microsoft Office User" w:date="2021-06-14T15:56:00Z">
            <w:rPr>
              <w:bCs/>
              <w:iCs/>
              <w:lang w:val="en"/>
            </w:rPr>
          </w:rPrChange>
        </w:rPr>
        <w:t>more recent, modern</w:t>
      </w:r>
      <w:r w:rsidRPr="004D6160">
        <w:rPr>
          <w:bCs/>
          <w:iCs/>
          <w:strike/>
          <w:lang w:val="en"/>
          <w:rPrChange w:id="562" w:author="Microsoft Office User" w:date="2021-06-14T15:56:00Z">
            <w:rPr>
              <w:bCs/>
              <w:iCs/>
              <w:lang w:val="en"/>
            </w:rPr>
          </w:rPrChange>
        </w:rPr>
        <w:t xml:space="preserve"> day genetic diversity</w:t>
      </w:r>
      <w:r w:rsidR="007809DC" w:rsidRPr="004D6160">
        <w:rPr>
          <w:bCs/>
          <w:iCs/>
          <w:strike/>
          <w:lang w:val="en"/>
          <w:rPrChange w:id="563" w:author="Microsoft Office User" w:date="2021-06-14T15:56:00Z">
            <w:rPr>
              <w:bCs/>
              <w:iCs/>
              <w:lang w:val="en"/>
            </w:rPr>
          </w:rPrChange>
        </w:rPr>
        <w:t xml:space="preserve"> within a population</w:t>
      </w:r>
      <w:r w:rsidRPr="004D6160">
        <w:rPr>
          <w:bCs/>
          <w:iCs/>
          <w:strike/>
          <w:lang w:val="en"/>
          <w:rPrChange w:id="564" w:author="Microsoft Office User" w:date="2021-06-14T15:56:00Z">
            <w:rPr>
              <w:bCs/>
              <w:iCs/>
              <w:lang w:val="en"/>
            </w:rPr>
          </w:rPrChange>
        </w:rPr>
        <w:t>.</w:t>
      </w:r>
      <w:r w:rsidRPr="004D6160">
        <w:rPr>
          <w:bCs/>
          <w:iCs/>
          <w:strike/>
          <w:lang w:val="en"/>
          <w:rPrChange w:id="565" w:author="Microsoft Office User" w:date="2021-06-14T15:56:00Z">
            <w:rPr>
              <w:bCs/>
              <w:iCs/>
              <w:lang w:val="en"/>
            </w:rPr>
          </w:rPrChange>
        </w:rPr>
        <w:fldChar w:fldCharType="begin" w:fldLock="1"/>
      </w:r>
      <w:r w:rsidRPr="004D6160">
        <w:rPr>
          <w:bCs/>
          <w:iCs/>
          <w:strike/>
          <w:lang w:val="en"/>
          <w:rPrChange w:id="566" w:author="Microsoft Office User" w:date="2021-06-14T15:56:00Z">
            <w:rPr>
              <w:bCs/>
              <w:iCs/>
              <w:lang w:val="en"/>
            </w:rPr>
          </w:rPrChange>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4D6160">
        <w:rPr>
          <w:bCs/>
          <w:iCs/>
          <w:strike/>
          <w:lang w:val="en"/>
          <w:rPrChange w:id="567" w:author="Microsoft Office User" w:date="2021-06-14T15:56:00Z">
            <w:rPr>
              <w:bCs/>
              <w:iCs/>
              <w:lang w:val="en"/>
            </w:rPr>
          </w:rPrChange>
        </w:rPr>
        <w:fldChar w:fldCharType="separate"/>
      </w:r>
      <w:r w:rsidRPr="004D6160">
        <w:rPr>
          <w:bCs/>
          <w:iCs/>
          <w:strike/>
          <w:vertAlign w:val="superscript"/>
          <w:lang w:val="en"/>
          <w:rPrChange w:id="568" w:author="Microsoft Office User" w:date="2021-06-14T15:56:00Z">
            <w:rPr>
              <w:bCs/>
              <w:iCs/>
              <w:vertAlign w:val="superscript"/>
              <w:lang w:val="en"/>
            </w:rPr>
          </w:rPrChange>
        </w:rPr>
        <w:t>33</w:t>
      </w:r>
      <w:r w:rsidRPr="004D6160">
        <w:rPr>
          <w:bCs/>
          <w:iCs/>
          <w:strike/>
          <w:rPrChange w:id="569" w:author="Microsoft Office User" w:date="2021-06-14T15:56:00Z">
            <w:rPr>
              <w:bCs/>
              <w:iCs/>
            </w:rPr>
          </w:rPrChange>
        </w:rPr>
        <w:fldChar w:fldCharType="end"/>
      </w:r>
      <w:r w:rsidRPr="004D6160">
        <w:rPr>
          <w:bCs/>
          <w:iCs/>
          <w:strike/>
          <w:lang w:val="en"/>
          <w:rPrChange w:id="570" w:author="Microsoft Office User" w:date="2021-06-14T15:56:00Z">
            <w:rPr>
              <w:bCs/>
              <w:iCs/>
              <w:lang w:val="en"/>
            </w:rPr>
          </w:rPrChange>
        </w:rPr>
        <w:t xml:space="preserve"> </w:t>
      </w:r>
      <w:commentRangeStart w:id="571"/>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ins w:id="572" w:author="Microsoft Office User" w:date="2021-06-14T15:58:00Z">
        <w:r w:rsidR="004D6160">
          <w:rPr>
            <w:bCs/>
            <w:iCs/>
          </w:rPr>
          <w:t>Given that temporal estimat</w:t>
        </w:r>
      </w:ins>
      <w:ins w:id="573" w:author="Microsoft Office User" w:date="2021-06-14T16:02:00Z">
        <w:r w:rsidR="004D6160">
          <w:rPr>
            <w:bCs/>
            <w:iCs/>
          </w:rPr>
          <w:t>es</w:t>
        </w:r>
      </w:ins>
      <w:ins w:id="574" w:author="Microsoft Office User" w:date="2021-06-14T15:58:00Z">
        <w:r w:rsidR="004D6160">
          <w:rPr>
            <w:bCs/>
            <w:iCs/>
          </w:rPr>
          <w:t xml:space="preserve"> are more powerful</w:t>
        </w:r>
      </w:ins>
      <w:ins w:id="575" w:author="Microsoft Office User" w:date="2021-06-14T16:02:00Z">
        <w:r w:rsidR="004D6160">
          <w:rPr>
            <w:bCs/>
            <w:iCs/>
          </w:rPr>
          <w:t>? Reliable?</w:t>
        </w:r>
      </w:ins>
      <w:ins w:id="576" w:author="Microsoft Office User" w:date="2021-06-14T15:58:00Z">
        <w:r w:rsidR="004D6160">
          <w:rPr>
            <w:bCs/>
            <w:iCs/>
          </w:rPr>
          <w:t xml:space="preserve"> than contemporary estimates and </w:t>
        </w:r>
      </w:ins>
      <w:ins w:id="577" w:author="Microsoft Office User" w:date="2021-06-14T16:02:00Z">
        <w:r w:rsidR="004D6160">
          <w:rPr>
            <w:bCs/>
            <w:iCs/>
          </w:rPr>
          <w:t>our rich data set that includes a</w:t>
        </w:r>
      </w:ins>
      <w:ins w:id="578" w:author="Microsoft Office User" w:date="2021-06-14T15:58:00Z">
        <w:r w:rsidR="004D6160">
          <w:rPr>
            <w:bCs/>
            <w:iCs/>
          </w:rPr>
          <w:t xml:space="preserve"> number of years sampled, we opted to </w:t>
        </w:r>
      </w:ins>
      <w:ins w:id="579" w:author="Microsoft Office User" w:date="2021-06-14T15:59:00Z">
        <w:r w:rsidR="004D6160">
          <w:rPr>
            <w:bCs/>
            <w:iCs/>
          </w:rPr>
          <w:t xml:space="preserve">use the temporal method. </w:t>
        </w:r>
      </w:ins>
      <w:moveToRangeStart w:id="580" w:author="Microsoft Office User" w:date="2021-06-14T15:59:00Z" w:name="move74578772"/>
      <w:moveTo w:id="581" w:author="Microsoft Office User" w:date="2021-06-14T15:59:00Z">
        <w:del w:id="582" w:author="Microsoft Office User" w:date="2021-06-14T15:59:00Z">
          <w:r w:rsidR="004D6160" w:rsidDel="004D6160">
            <w:rPr>
              <w:bCs/>
              <w:iCs/>
              <w:lang w:val="en"/>
            </w:rPr>
            <w:delText>We sought to gain a</w:delText>
          </w:r>
        </w:del>
      </w:moveTo>
      <w:ins w:id="583" w:author="Microsoft Office User" w:date="2021-06-14T15:59:00Z">
        <w:r w:rsidR="004D6160">
          <w:rPr>
            <w:bCs/>
            <w:iCs/>
            <w:lang w:val="en"/>
          </w:rPr>
          <w:t>These estimates gave us a</w:t>
        </w:r>
      </w:ins>
      <w:moveTo w:id="584" w:author="Microsoft Office User" w:date="2021-06-14T15:59:00Z">
        <w:r w:rsidR="004D6160">
          <w:rPr>
            <w:bCs/>
            <w:iCs/>
            <w:lang w:val="en"/>
          </w:rPr>
          <w:t xml:space="preserve"> broad</w:t>
        </w:r>
      </w:moveTo>
      <w:ins w:id="585" w:author="Microsoft Office User" w:date="2021-06-14T15:59:00Z">
        <w:r w:rsidR="004D6160">
          <w:rPr>
            <w:bCs/>
            <w:iCs/>
            <w:lang w:val="en"/>
          </w:rPr>
          <w:t>er</w:t>
        </w:r>
      </w:ins>
      <w:moveTo w:id="586" w:author="Microsoft Office User" w:date="2021-06-14T15:59:00Z">
        <w:r w:rsidR="004D6160">
          <w:rPr>
            <w:bCs/>
            <w:iCs/>
            <w:lang w:val="en"/>
          </w:rPr>
          <w:t xml:space="preserve"> understanding of the genetic diversity of delta smelt </w:t>
        </w:r>
        <w:del w:id="587" w:author="Microsoft Office User" w:date="2021-06-14T15:59:00Z">
          <w:r w:rsidR="004D6160" w:rsidDel="004D6160">
            <w:rPr>
              <w:bCs/>
              <w:iCs/>
              <w:lang w:val="en"/>
            </w:rPr>
            <w:delText xml:space="preserve">by estimating </w:delText>
          </w:r>
        </w:del>
        <m:oMath>
          <m:sSub>
            <m:sSubPr>
              <m:ctrlPr>
                <w:del w:id="588" w:author="Microsoft Office User" w:date="2021-06-14T15:59:00Z">
                  <w:rPr>
                    <w:rFonts w:ascii="Cambria Math" w:hAnsi="Cambria Math"/>
                    <w:bCs/>
                    <w:iCs/>
                    <w:lang w:val="en"/>
                  </w:rPr>
                </w:del>
              </m:ctrlPr>
            </m:sSubPr>
            <m:e>
              <m:r>
                <w:del w:id="589" w:author="Microsoft Office User" w:date="2021-06-14T15:59:00Z">
                  <m:rPr>
                    <m:sty m:val="p"/>
                  </m:rPr>
                  <w:rPr>
                    <w:rFonts w:ascii="Cambria Math" w:hAnsi="Cambria Math"/>
                    <w:lang w:val="en"/>
                  </w:rPr>
                  <m:t>N</m:t>
                </w:del>
              </m:r>
            </m:e>
            <m:sub>
              <m:r>
                <w:del w:id="590" w:author="Microsoft Office User" w:date="2021-06-14T15:59:00Z">
                  <m:rPr>
                    <m:sty m:val="p"/>
                  </m:rPr>
                  <w:rPr>
                    <w:rFonts w:ascii="Cambria Math" w:hAnsi="Cambria Math"/>
                    <w:lang w:val="en"/>
                  </w:rPr>
                  <m:t>e</m:t>
                </w:del>
              </m:r>
            </m:sub>
          </m:sSub>
        </m:oMath>
        <w:moveTo w:id="591" w:author="Microsoft Office User" w:date="2021-06-14T15:59:00Z">
          <w:del w:id="592" w:author="Microsoft Office User" w:date="2021-06-14T15:59:00Z">
            <w:r w:rsidR="004D6160" w:rsidRPr="001B4B9F" w:rsidDel="004D6160">
              <w:rPr>
                <w:bCs/>
                <w:iCs/>
                <w:lang w:val="en"/>
              </w:rPr>
              <w:delText xml:space="preserve"> </w:delText>
            </w:r>
            <w:r w:rsidR="004D6160" w:rsidDel="004D6160">
              <w:rPr>
                <w:bCs/>
                <w:iCs/>
                <w:lang w:val="en"/>
              </w:rPr>
              <w:delText xml:space="preserve"> through </w:delText>
            </w:r>
          </w:del>
        </w:moveTo>
        <w:ins w:id="593" w:author="Microsoft Office User" w:date="2021-06-14T15:59:00Z">
          <w:r w:rsidR="004D6160">
            <w:rPr>
              <w:bCs/>
              <w:iCs/>
              <w:lang w:val="en"/>
            </w:rPr>
            <w:t xml:space="preserve">over </w:t>
          </w:r>
        </w:ins>
        <w:moveTo w:id="594" w:author="Microsoft Office User" w:date="2021-06-14T15:59:00Z">
          <w:r w:rsidR="004D6160">
            <w:rPr>
              <w:bCs/>
              <w:iCs/>
              <w:lang w:val="en"/>
            </w:rPr>
            <w:t>a longer timeframe––from 1995 to 2019––and using more markers.</w:t>
          </w:r>
        </w:moveTo>
        <w:moveToRangeEnd w:id="580"/>
        <w:ins w:id="595" w:author="Microsoft Office User" w:date="2021-06-14T15:59:00Z">
          <w:r w:rsidR="004D6160">
            <w:rPr>
              <w:bCs/>
              <w:iCs/>
              <w:lang w:val="en"/>
            </w:rPr>
            <w:t xml:space="preserve"> Than the previous studies that used microsatellites</w:t>
          </w:r>
        </w:ins>
        <w:ins w:id="596" w:author="Microsoft Office User" w:date="2021-06-14T16:00:00Z">
          <w:r w:rsidR="004D6160">
            <w:rPr>
              <w:bCs/>
              <w:iCs/>
              <w:lang w:val="en"/>
            </w:rPr>
            <w:t xml:space="preserve"> (Fisch et al and Finger et al.)</w:t>
          </w:r>
        </w:ins>
        <w:del w:id="597" w:author="Microsoft Office User" w:date="2021-06-14T15:34:00Z">
          <w:r w:rsidRPr="001B4B9F" w:rsidDel="0022667F">
            <w:rPr>
              <w:bCs/>
              <w:iCs/>
              <w:lang w:val="en"/>
            </w:rPr>
            <w:delText xml:space="preserve"> Early and reliable detection of diminished genetic diversity is important</w:delText>
          </w:r>
          <w:r w:rsidR="00A85784" w:rsidDel="0022667F">
            <w:rPr>
              <w:bCs/>
              <w:iCs/>
              <w:lang w:val="en"/>
            </w:rPr>
            <w:delText>.</w:delText>
          </w:r>
          <w:r w:rsidRPr="001B4B9F" w:rsidDel="0022667F">
            <w:rPr>
              <w:bCs/>
              <w:iCs/>
              <w:lang w:val="en"/>
            </w:rPr>
            <w:delText xml:space="preserve"> </w:delText>
          </w:r>
          <w:r w:rsidR="00A85784" w:rsidDel="0022667F">
            <w:rPr>
              <w:bCs/>
              <w:iCs/>
              <w:lang w:val="en"/>
            </w:rPr>
            <w:delText>W</w:delText>
          </w:r>
          <w:r w:rsidRPr="001B4B9F" w:rsidDel="0022667F">
            <w:rPr>
              <w:bCs/>
              <w:iCs/>
              <w:lang w:val="en"/>
            </w:rPr>
            <w:delText>hen protecting endangered species</w:delText>
          </w:r>
          <w:r w:rsidR="00A85784" w:rsidDel="0022667F">
            <w:rPr>
              <w:bCs/>
              <w:iCs/>
              <w:lang w:val="en"/>
            </w:rPr>
            <w:delText>, it is often critical</w:delText>
          </w:r>
          <w:r w:rsidRPr="001B4B9F" w:rsidDel="0022667F">
            <w:rPr>
              <w:bCs/>
              <w:iCs/>
              <w:lang w:val="en"/>
            </w:rPr>
            <w:delText xml:space="preserve"> </w:delText>
          </w:r>
          <w:r w:rsidR="006A7615" w:rsidDel="0022667F">
            <w:rPr>
              <w:bCs/>
              <w:iCs/>
              <w:lang w:val="en"/>
            </w:rPr>
            <w:delText>to</w:delText>
          </w:r>
          <w:r w:rsidRPr="001B4B9F" w:rsidDel="0022667F">
            <w:rPr>
              <w:bCs/>
              <w:iCs/>
              <w:lang w:val="en"/>
            </w:rPr>
            <w:delText xml:space="preserve"> seek to increase or maintain genetic diversity, as </w:delText>
          </w:r>
          <w:r w:rsidR="00A85784" w:rsidDel="0022667F">
            <w:rPr>
              <w:bCs/>
              <w:iCs/>
              <w:lang w:val="en"/>
            </w:rPr>
            <w:delText xml:space="preserve">genetic variation </w:delText>
          </w:r>
          <w:r w:rsidRPr="001B4B9F" w:rsidDel="0022667F">
            <w:rPr>
              <w:bCs/>
              <w:iCs/>
              <w:lang w:val="en"/>
            </w:rPr>
            <w:delText xml:space="preserve">is the raw component </w:delText>
          </w:r>
          <w:r w:rsidR="00A85784" w:rsidDel="0022667F">
            <w:rPr>
              <w:bCs/>
              <w:iCs/>
              <w:lang w:val="en"/>
            </w:rPr>
            <w:delText>that</w:delText>
          </w:r>
          <w:r w:rsidRPr="001B4B9F" w:rsidDel="0022667F">
            <w:rPr>
              <w:bCs/>
              <w:iCs/>
              <w:lang w:val="en"/>
            </w:rPr>
            <w:delText xml:space="preserve"> natural selection act</w:delText>
          </w:r>
          <w:r w:rsidR="00A85784" w:rsidDel="0022667F">
            <w:rPr>
              <w:bCs/>
              <w:iCs/>
              <w:lang w:val="en"/>
            </w:rPr>
            <w:delText>s</w:delText>
          </w:r>
          <w:r w:rsidRPr="001B4B9F" w:rsidDel="0022667F">
            <w:rPr>
              <w:bCs/>
              <w:iCs/>
              <w:lang w:val="en"/>
            </w:rPr>
            <w:delText xml:space="preserve"> </w:delText>
          </w:r>
          <w:r w:rsidR="00A85784" w:rsidDel="0022667F">
            <w:rPr>
              <w:bCs/>
              <w:iCs/>
              <w:lang w:val="en"/>
            </w:rPr>
            <w:delText>up</w:delText>
          </w:r>
          <w:r w:rsidRPr="001B4B9F" w:rsidDel="0022667F">
            <w:rPr>
              <w:bCs/>
              <w:iCs/>
              <w:lang w:val="en"/>
            </w:rPr>
            <w:delText>on</w:delText>
          </w:r>
        </w:del>
        <w:del w:id="598" w:author="Microsoft Office User" w:date="2021-06-14T15:51:00Z">
          <w:r w:rsidR="00A85784" w:rsidDel="00D12298">
            <w:rPr>
              <w:bCs/>
              <w:iCs/>
              <w:lang w:val="en"/>
            </w:rPr>
            <w:delText xml:space="preserve">. </w:delText>
          </w:r>
        </w:del>
        <w:commentRangeStart w:id="599"/>
        <w:del w:id="600" w:author="Microsoft Office User" w:date="2021-06-14T15:36:00Z">
          <w:r w:rsidR="006A7615" w:rsidDel="0022667F">
            <w:rPr>
              <w:bCs/>
              <w:iCs/>
              <w:lang w:val="en"/>
            </w:rPr>
            <w:delText xml:space="preserve">and better </w:delText>
          </w:r>
          <w:r w:rsidR="00D17773" w:rsidDel="0022667F">
            <w:rPr>
              <w:bCs/>
              <w:iCs/>
              <w:lang w:val="en"/>
            </w:rPr>
            <w:delText>understand</w:delText>
          </w:r>
          <w:r w:rsidR="006A7615" w:rsidDel="0022667F">
            <w:rPr>
              <w:bCs/>
              <w:iCs/>
              <w:lang w:val="en"/>
            </w:rPr>
            <w:delText xml:space="preserve"> how management practices may be effecting the genetic diversity of </w:delText>
          </w:r>
          <w:r w:rsidR="00D17773" w:rsidDel="0022667F">
            <w:rPr>
              <w:bCs/>
              <w:iCs/>
              <w:lang w:val="en"/>
            </w:rPr>
            <w:delText>populations</w:delText>
          </w:r>
          <w:r w:rsidRPr="001B4B9F" w:rsidDel="0022667F">
            <w:rPr>
              <w:bCs/>
              <w:iCs/>
              <w:lang w:val="en"/>
            </w:rPr>
            <w:delText xml:space="preserve">. </w:delText>
          </w:r>
          <w:r w:rsidRPr="001B4B9F" w:rsidDel="0022667F">
            <w:rPr>
              <w:bCs/>
              <w:iCs/>
              <w:lang w:val="en"/>
            </w:rPr>
            <w:fldChar w:fldCharType="begin" w:fldLock="1"/>
          </w:r>
          <w:r w:rsidRPr="001B4B9F" w:rsidDel="0022667F">
            <w:rPr>
              <w:bCs/>
              <w:iCs/>
              <w:lang w:val="en"/>
            </w:rPr>
            <w:del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delInstrText>
          </w:r>
          <w:r w:rsidRPr="001B4B9F" w:rsidDel="0022667F">
            <w:rPr>
              <w:bCs/>
              <w:iCs/>
              <w:lang w:val="en"/>
            </w:rPr>
            <w:fldChar w:fldCharType="separate"/>
          </w:r>
          <w:r w:rsidRPr="001B4B9F" w:rsidDel="0022667F">
            <w:rPr>
              <w:bCs/>
              <w:iCs/>
              <w:vertAlign w:val="superscript"/>
              <w:lang w:val="en"/>
            </w:rPr>
            <w:delText>41</w:delText>
          </w:r>
          <w:r w:rsidRPr="001B4B9F" w:rsidDel="0022667F">
            <w:rPr>
              <w:bCs/>
              <w:iCs/>
            </w:rPr>
            <w:fldChar w:fldCharType="end"/>
          </w:r>
          <w:commentRangeEnd w:id="599"/>
          <w:r w:rsidR="002373FE" w:rsidDel="0022667F">
            <w:rPr>
              <w:rStyle w:val="CommentReference"/>
            </w:rPr>
            <w:commentReference w:id="599"/>
          </w:r>
        </w:del>
        <w:commentRangeEnd w:id="571"/>
        <w:r w:rsidR="004D6160">
          <w:rPr>
            <w:rStyle w:val="CommentReference"/>
          </w:rPr>
          <w:commentReference w:id="571"/>
        </w:r>
      </w:moveTo>
    </w:p>
    <w:p w14:paraId="7E805A46" w14:textId="77777777" w:rsidR="001B4B9F" w:rsidRPr="001B4B9F" w:rsidRDefault="001B4B9F" w:rsidP="00636C2D">
      <w:pPr>
        <w:ind w:right="270"/>
        <w:rPr>
          <w:bCs/>
          <w:iCs/>
          <w:lang w:val="en"/>
        </w:rPr>
        <w:pPrChange w:id="601" w:author="Microsoft Office User" w:date="2021-06-15T11:56:00Z">
          <w:pPr>
            <w:ind w:right="270"/>
            <w:jc w:val="both"/>
          </w:pPr>
        </w:pPrChange>
      </w:pPr>
      <w:r w:rsidRPr="001B4B9F">
        <w:rPr>
          <w:bCs/>
          <w:iCs/>
          <w:lang w:val="en"/>
        </w:rPr>
        <w:t xml:space="preserve"> </w:t>
      </w:r>
    </w:p>
    <w:p w14:paraId="1D143A46" w14:textId="2418DFC3" w:rsidR="001B4B9F" w:rsidRDefault="001B4B9F" w:rsidP="00636C2D">
      <w:pPr>
        <w:ind w:right="270"/>
        <w:rPr>
          <w:ins w:id="602" w:author="Microsoft Office User" w:date="2021-06-14T15:51:00Z"/>
          <w:bCs/>
          <w:iCs/>
          <w:lang w:val="en"/>
        </w:rPr>
        <w:pPrChange w:id="603" w:author="Microsoft Office User" w:date="2021-06-15T11:56:00Z">
          <w:pPr>
            <w:ind w:right="270"/>
            <w:jc w:val="both"/>
          </w:pPr>
        </w:pPrChange>
      </w:pPr>
      <w:commentRangeStart w:id="604"/>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605"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moveFromRangeStart w:id="606" w:author="Microsoft Office User" w:date="2021-06-14T15:59:00Z" w:name="move74578772"/>
      <w:moveFrom w:id="607" w:author="Microsoft Office User" w:date="2021-06-14T15:59:00Z">
        <w:r w:rsidR="006A7615" w:rsidDel="004D6160">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moveFrom w:id="608" w:author="Microsoft Office User" w:date="2021-06-14T15:59:00Z">
          <w:r w:rsidR="006A7615" w:rsidRPr="001B4B9F" w:rsidDel="004D6160">
            <w:rPr>
              <w:bCs/>
              <w:iCs/>
              <w:lang w:val="en"/>
            </w:rPr>
            <w:t xml:space="preserve"> </w:t>
          </w:r>
          <w:r w:rsidR="006A7615" w:rsidDel="004D6160">
            <w:rPr>
              <w:bCs/>
              <w:iCs/>
              <w:lang w:val="en"/>
            </w:rPr>
            <w:t xml:space="preserve"> through a longer timeframe––from 1995 to 2019</w:t>
          </w:r>
          <w:r w:rsidR="00D17773" w:rsidDel="004D6160">
            <w:rPr>
              <w:bCs/>
              <w:iCs/>
              <w:lang w:val="en"/>
            </w:rPr>
            <w:t>––and using more markers</w:t>
          </w:r>
          <w:r w:rsidR="006A7615" w:rsidDel="004D6160">
            <w:rPr>
              <w:bCs/>
              <w:iCs/>
              <w:lang w:val="en"/>
            </w:rPr>
            <w:t>.</w:t>
          </w:r>
        </w:moveFrom>
        <w:moveFromRangeEnd w:id="606"/>
        <w:commentRangeEnd w:id="604"/>
        <w:r w:rsidR="004D6160">
          <w:rPr>
            <w:rStyle w:val="CommentReference"/>
          </w:rPr>
          <w:commentReference w:id="604"/>
        </w:r>
      </w:moveFrom>
    </w:p>
    <w:p w14:paraId="6C3364AC" w14:textId="0AAA1AB1" w:rsidR="00D12298" w:rsidRDefault="00D12298" w:rsidP="00636C2D">
      <w:pPr>
        <w:ind w:right="270"/>
        <w:rPr>
          <w:ins w:id="609" w:author="Microsoft Office User" w:date="2021-06-14T15:51:00Z"/>
          <w:bCs/>
          <w:iCs/>
          <w:lang w:val="en"/>
        </w:rPr>
        <w:pPrChange w:id="610" w:author="Microsoft Office User" w:date="2021-06-15T11:56:00Z">
          <w:pPr>
            <w:ind w:right="270"/>
            <w:jc w:val="both"/>
          </w:pPr>
        </w:pPrChange>
      </w:pPr>
    </w:p>
    <w:p w14:paraId="79BE8823" w14:textId="07BC90F6" w:rsidR="00D12298" w:rsidRDefault="00D12298" w:rsidP="00636C2D">
      <w:pPr>
        <w:ind w:right="270"/>
        <w:rPr>
          <w:ins w:id="611" w:author="Microsoft Office User" w:date="2021-06-14T15:49:00Z"/>
          <w:bCs/>
          <w:iCs/>
          <w:lang w:val="en"/>
        </w:rPr>
        <w:pPrChange w:id="612" w:author="Microsoft Office User" w:date="2021-06-15T11:56:00Z">
          <w:pPr>
            <w:ind w:right="270"/>
            <w:jc w:val="both"/>
          </w:pPr>
        </w:pPrChange>
      </w:pPr>
      <w:ins w:id="613" w:author="Microsoft Office User" w:date="2021-06-14T15:51:00Z">
        <w:r>
          <w:rPr>
            <w:bCs/>
            <w:iCs/>
            <w:lang w:val="en"/>
          </w:rPr>
          <w:t>In combination with information on</w:t>
        </w:r>
        <w:r>
          <w:rPr>
            <w:bCs/>
            <w:iCs/>
            <w:lang w:val="en"/>
          </w:rPr>
          <w:t xml:space="preserve"> </w:t>
        </w:r>
        <w:r>
          <w:rPr>
            <w:bCs/>
            <w:iCs/>
            <w:lang w:val="en"/>
          </w:rPr>
          <w:t xml:space="preserve">various population parameters, </w:t>
        </w:r>
      </w:ins>
      <m:oMath>
        <m:sSub>
          <m:sSubPr>
            <m:ctrlPr>
              <w:ins w:id="614" w:author="Microsoft Office User" w:date="2021-06-14T15:51:00Z">
                <w:rPr>
                  <w:rFonts w:ascii="Cambria Math" w:hAnsi="Cambria Math"/>
                  <w:bCs/>
                  <w:iCs/>
                  <w:lang w:val="en"/>
                </w:rPr>
              </w:ins>
            </m:ctrlPr>
          </m:sSubPr>
          <m:e>
            <m:r>
              <w:ins w:id="615" w:author="Microsoft Office User" w:date="2021-06-14T15:51:00Z">
                <m:rPr>
                  <m:sty m:val="p"/>
                </m:rPr>
                <w:rPr>
                  <w:rFonts w:ascii="Cambria Math" w:hAnsi="Cambria Math"/>
                  <w:lang w:val="en"/>
                </w:rPr>
                <m:t>N</m:t>
              </w:ins>
            </m:r>
          </m:e>
          <m:sub>
            <m:r>
              <w:ins w:id="616" w:author="Microsoft Office User" w:date="2021-06-14T15:51:00Z">
                <m:rPr>
                  <m:sty m:val="p"/>
                </m:rPr>
                <w:rPr>
                  <w:rFonts w:ascii="Cambria Math" w:hAnsi="Cambria Math"/>
                  <w:lang w:val="en"/>
                </w:rPr>
                <m:t>e</m:t>
              </w:ins>
            </m:r>
          </m:sub>
        </m:sSub>
      </m:oMath>
      <w:ins w:id="617" w:author="Microsoft Office User" w:date="2021-06-14T15:51:00Z">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618"/>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618"/>
        <w:r>
          <w:rPr>
            <w:rStyle w:val="CommentReference"/>
          </w:rPr>
          <w:commentReference w:id="618"/>
        </w:r>
        <w:r w:rsidRPr="001B4B9F">
          <w:rPr>
            <w:bCs/>
            <w:iCs/>
            <w:lang w:val="en"/>
          </w:rPr>
          <w:t>.</w:t>
        </w:r>
        <w:r>
          <w:rPr>
            <w:bCs/>
            <w:iCs/>
            <w:lang w:val="en"/>
          </w:rPr>
          <w:t xml:space="preserve">, which tells us how quickly a population is losing genetic diversity. Several </w:t>
        </w:r>
        <w:proofErr w:type="spellStart"/>
        <w:r>
          <w:rPr>
            <w:bCs/>
            <w:iCs/>
            <w:lang w:val="en"/>
          </w:rPr>
          <w:t>recommendatinos</w:t>
        </w:r>
        <w:proofErr w:type="spellEnd"/>
        <w:r>
          <w:rPr>
            <w:bCs/>
            <w:iCs/>
            <w:lang w:val="en"/>
          </w:rPr>
          <w:t xml:space="preserve"> have evolved over the years regarding how large Ne </w:t>
        </w:r>
        <w:r>
          <w:rPr>
            <w:bCs/>
            <w:iCs/>
            <w:lang w:val="en"/>
          </w:rPr>
          <w:lastRenderedPageBreak/>
          <w:t xml:space="preserve">needs to be in a population for it to be “healthy” (citations and mini review), but there is no way to predict how Ne affects a population, and there are many examples of populations that have persisted and recovered after experiencing severe bottlenecks (e.g. northern elephant seal). </w:t>
        </w:r>
        <w:r w:rsidRPr="001B4B9F">
          <w:rPr>
            <w:bCs/>
            <w:iCs/>
            <w:lang w:val="en"/>
          </w:rPr>
          <w:fldChar w:fldCharType="begin" w:fldLock="1"/>
        </w:r>
        <w:r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0,31</w:t>
        </w:r>
        <w:r w:rsidRPr="001B4B9F">
          <w:rPr>
            <w:bCs/>
            <w:iCs/>
          </w:rPr>
          <w:fldChar w:fldCharType="end"/>
        </w:r>
        <w:r w:rsidRPr="001B4B9F">
          <w:rPr>
            <w:bCs/>
            <w:iCs/>
            <w:lang w:val="en"/>
          </w:rPr>
          <w:t xml:space="preserve"> </w:t>
        </w:r>
        <w:r>
          <w:rPr>
            <w:bCs/>
            <w:iCs/>
            <w:lang w:val="en"/>
          </w:rPr>
          <w:t>Therefore, in a wild population, point estimates are not useful as an absolute value taken alone and without further modeling. Here we use the genome assemble to observe trends in the delta smelt population through time.</w:t>
        </w:r>
      </w:ins>
    </w:p>
    <w:p w14:paraId="5DEE83BC" w14:textId="74D3EF99" w:rsidR="00D12298" w:rsidRPr="001B4B9F" w:rsidDel="00D12298" w:rsidRDefault="00D12298" w:rsidP="00636C2D">
      <w:pPr>
        <w:ind w:right="270"/>
        <w:rPr>
          <w:del w:id="619" w:author="Microsoft Office User" w:date="2021-06-14T15:50:00Z"/>
          <w:bCs/>
          <w:iCs/>
          <w:lang w:val="en"/>
        </w:rPr>
        <w:pPrChange w:id="620" w:author="Microsoft Office User" w:date="2021-06-15T11:56:00Z">
          <w:pPr>
            <w:ind w:right="270"/>
            <w:jc w:val="both"/>
          </w:pPr>
        </w:pPrChange>
      </w:pPr>
    </w:p>
    <w:p w14:paraId="77D8C357" w14:textId="6C429A2F" w:rsidR="001B4B9F" w:rsidRDefault="001B4B9F" w:rsidP="00636C2D">
      <w:pPr>
        <w:ind w:right="270"/>
        <w:rPr>
          <w:bCs/>
          <w:iCs/>
        </w:rPr>
        <w:pPrChange w:id="621" w:author="Microsoft Office User" w:date="2021-06-15T11:56:00Z">
          <w:pPr>
            <w:ind w:right="270"/>
            <w:jc w:val="both"/>
          </w:pPr>
        </w:pPrChange>
      </w:pPr>
    </w:p>
    <w:p w14:paraId="026803A4" w14:textId="1521FD10" w:rsidR="00984AE7" w:rsidRPr="00D96AC9" w:rsidRDefault="00984AE7" w:rsidP="00636C2D">
      <w:pPr>
        <w:ind w:right="270"/>
        <w:rPr>
          <w:b/>
          <w:i/>
        </w:rPr>
        <w:pPrChange w:id="622" w:author="Microsoft Office User" w:date="2021-06-15T11:56:00Z">
          <w:pPr>
            <w:ind w:right="270"/>
            <w:jc w:val="both"/>
          </w:pPr>
        </w:pPrChange>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636C2D">
      <w:pPr>
        <w:ind w:right="270"/>
        <w:rPr>
          <w:i/>
        </w:rPr>
        <w:pPrChange w:id="623" w:author="Microsoft Office User" w:date="2021-06-15T11:56:00Z">
          <w:pPr>
            <w:ind w:right="270"/>
            <w:jc w:val="both"/>
          </w:pPr>
        </w:pPrChange>
      </w:pPr>
      <w:r w:rsidRPr="000D71F5">
        <w:rPr>
          <w:i/>
        </w:rPr>
        <w:t>Methods</w:t>
      </w:r>
    </w:p>
    <w:p w14:paraId="2802C450" w14:textId="491321DC" w:rsidR="001B4B9F" w:rsidRPr="001B4B9F" w:rsidRDefault="001B4B9F" w:rsidP="00636C2D">
      <w:pPr>
        <w:ind w:right="270"/>
        <w:rPr>
          <w:bCs/>
          <w:iCs/>
          <w:lang w:val="en"/>
        </w:rPr>
        <w:pPrChange w:id="624" w:author="Microsoft Office User" w:date="2021-06-15T11:56:00Z">
          <w:pPr>
            <w:ind w:right="270"/>
            <w:jc w:val="both"/>
          </w:pPr>
        </w:pPrChange>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636C2D">
      <w:pPr>
        <w:ind w:right="270"/>
        <w:rPr>
          <w:bCs/>
          <w:iCs/>
          <w:lang w:val="en"/>
        </w:rPr>
        <w:pPrChange w:id="625" w:author="Microsoft Office User" w:date="2021-06-15T11:56:00Z">
          <w:pPr>
            <w:ind w:right="270"/>
            <w:jc w:val="both"/>
          </w:pPr>
        </w:pPrChange>
      </w:pPr>
      <w:r w:rsidRPr="001B4B9F">
        <w:rPr>
          <w:bCs/>
          <w:iCs/>
          <w:lang w:val="en"/>
        </w:rPr>
        <w:t xml:space="preserve"> </w:t>
      </w:r>
    </w:p>
    <w:p w14:paraId="1BD1876E" w14:textId="109CF804" w:rsidR="00A85974" w:rsidRPr="00DA18B8" w:rsidRDefault="00A85974" w:rsidP="00636C2D">
      <w:pPr>
        <w:ind w:right="270"/>
        <w:rPr>
          <w:bCs/>
          <w:i/>
          <w:lang w:val="en"/>
        </w:rPr>
        <w:pPrChange w:id="626" w:author="Microsoft Office User" w:date="2021-06-15T11:56:00Z">
          <w:pPr>
            <w:ind w:right="270"/>
            <w:jc w:val="both"/>
          </w:pPr>
        </w:pPrChange>
      </w:pPr>
      <w:r w:rsidRPr="00DA18B8">
        <w:rPr>
          <w:bCs/>
          <w:i/>
          <w:lang w:val="en"/>
        </w:rPr>
        <w:t>Results</w:t>
      </w:r>
    </w:p>
    <w:p w14:paraId="70E36573" w14:textId="008A3A47" w:rsidR="00A85974" w:rsidRDefault="00A85974" w:rsidP="00636C2D">
      <w:pPr>
        <w:ind w:right="270"/>
        <w:rPr>
          <w:bCs/>
          <w:iCs/>
          <w:lang w:val="en"/>
        </w:rPr>
        <w:pPrChange w:id="627" w:author="Microsoft Office User" w:date="2021-06-15T11:56:00Z">
          <w:pPr>
            <w:ind w:right="270"/>
            <w:jc w:val="both"/>
          </w:pPr>
        </w:pPrChange>
      </w:pPr>
      <w:r>
        <w:rPr>
          <w:bCs/>
          <w:iCs/>
          <w:lang w:val="en"/>
        </w:rPr>
        <w:t>A total of 2,976 samples from 24 years spanning 27 generations were sequenced</w:t>
      </w:r>
      <w:commentRangeStart w:id="628"/>
      <w:commentRangeStart w:id="629"/>
      <w:commentRangeStart w:id="630"/>
      <w:r>
        <w:rPr>
          <w:bCs/>
          <w:iCs/>
          <w:lang w:val="en"/>
        </w:rPr>
        <w:t>.</w:t>
      </w:r>
      <w:commentRangeEnd w:id="628"/>
      <w:r w:rsidR="00A85784">
        <w:rPr>
          <w:rStyle w:val="CommentReference"/>
        </w:rPr>
        <w:commentReference w:id="628"/>
      </w:r>
      <w:commentRangeEnd w:id="629"/>
      <w:r w:rsidR="007C17EF">
        <w:rPr>
          <w:rStyle w:val="CommentReference"/>
        </w:rPr>
        <w:commentReference w:id="629"/>
      </w:r>
      <w:commentRangeEnd w:id="630"/>
      <w:r w:rsidR="00707580">
        <w:rPr>
          <w:rStyle w:val="CommentReference"/>
        </w:rPr>
        <w:commentReference w:id="630"/>
      </w:r>
      <w:r>
        <w:rPr>
          <w:bCs/>
          <w:iCs/>
          <w:lang w:val="en"/>
        </w:rPr>
        <w:t xml:space="preserve"> </w:t>
      </w:r>
    </w:p>
    <w:p w14:paraId="51EA74BB" w14:textId="26D0ED35" w:rsidR="00DA18B8" w:rsidRDefault="00DA18B8" w:rsidP="00636C2D">
      <w:pPr>
        <w:ind w:right="270"/>
        <w:rPr>
          <w:bCs/>
          <w:iCs/>
          <w:lang w:val="en"/>
        </w:rPr>
        <w:pPrChange w:id="631" w:author="Microsoft Office User" w:date="2021-06-15T11:56:00Z">
          <w:pPr>
            <w:ind w:right="270"/>
            <w:jc w:val="both"/>
          </w:pPr>
        </w:pPrChange>
      </w:pPr>
    </w:p>
    <w:p w14:paraId="3828D9E7" w14:textId="77777777" w:rsidR="00BD396E" w:rsidRDefault="00BD396E" w:rsidP="00636C2D">
      <w:pPr>
        <w:ind w:right="270"/>
        <w:rPr>
          <w:bCs/>
          <w:iCs/>
          <w:lang w:val="en"/>
        </w:rPr>
        <w:pPrChange w:id="632" w:author="Microsoft Office User" w:date="2021-06-15T11:56:00Z">
          <w:pPr>
            <w:ind w:right="270"/>
            <w:jc w:val="both"/>
          </w:pPr>
        </w:pPrChange>
      </w:pPr>
    </w:p>
    <w:p w14:paraId="022979CA" w14:textId="14C115FB" w:rsidR="00DA18B8" w:rsidRDefault="00DA18B8" w:rsidP="00636C2D">
      <w:pPr>
        <w:pStyle w:val="Heading2"/>
        <w:rPr>
          <w:lang w:val="en"/>
        </w:rPr>
        <w:pPrChange w:id="633" w:author="Microsoft Office User" w:date="2021-06-15T11:56:00Z">
          <w:pPr>
            <w:pStyle w:val="Heading2"/>
            <w:jc w:val="both"/>
          </w:pPr>
        </w:pPrChange>
      </w:pPr>
      <w:r>
        <w:rPr>
          <w:lang w:val="en"/>
        </w:rPr>
        <w:t>Read processing</w:t>
      </w:r>
      <w:r w:rsidR="003273B3">
        <w:rPr>
          <w:lang w:val="en"/>
        </w:rPr>
        <w:t xml:space="preserve"> and </w:t>
      </w:r>
      <w:r>
        <w:rPr>
          <w:lang w:val="en"/>
        </w:rPr>
        <w:t>alignment</w:t>
      </w:r>
    </w:p>
    <w:p w14:paraId="6D960B3B" w14:textId="0B289597" w:rsidR="00DA18B8" w:rsidRPr="00DA18B8" w:rsidRDefault="00DA18B8" w:rsidP="00636C2D">
      <w:pPr>
        <w:ind w:right="270"/>
        <w:rPr>
          <w:bCs/>
          <w:i/>
          <w:lang w:val="en"/>
        </w:rPr>
        <w:pPrChange w:id="634" w:author="Microsoft Office User" w:date="2021-06-15T11:56:00Z">
          <w:pPr>
            <w:ind w:right="270"/>
            <w:jc w:val="both"/>
          </w:pPr>
        </w:pPrChange>
      </w:pPr>
      <w:r w:rsidRPr="00DA18B8">
        <w:rPr>
          <w:bCs/>
          <w:i/>
          <w:lang w:val="en"/>
        </w:rPr>
        <w:t>Methods</w:t>
      </w:r>
    </w:p>
    <w:p w14:paraId="4F4302A3" w14:textId="23AF652A" w:rsidR="00707580" w:rsidRDefault="00DA18B8" w:rsidP="00707580">
      <w:pPr>
        <w:ind w:right="270"/>
        <w:rPr>
          <w:ins w:id="635" w:author="Microsoft Office User" w:date="2021-06-15T16:44:00Z"/>
          <w:bCs/>
          <w:iCs/>
          <w:lang w:val="en"/>
        </w:rPr>
      </w:pPr>
      <w:del w:id="636" w:author="Microsoft Office User" w:date="2021-06-15T16:42:00Z">
        <w:r w:rsidDel="00707580">
          <w:rPr>
            <w:bCs/>
            <w:iCs/>
            <w:lang w:val="en"/>
          </w:rPr>
          <w:delText>In order to</w:delText>
        </w:r>
        <w:r w:rsidR="003273B3" w:rsidDel="00707580">
          <w:rPr>
            <w:bCs/>
            <w:iCs/>
            <w:lang w:val="en"/>
          </w:rPr>
          <w:delText xml:space="preserve"> make demographic inferences, </w:delText>
        </w:r>
        <w:r w:rsidDel="00707580">
          <w:rPr>
            <w:bCs/>
            <w:iCs/>
            <w:lang w:val="en"/>
          </w:rPr>
          <w:delText>alleles spread across the genome of different individuals and contained within and across particular generations</w:delText>
        </w:r>
        <w:r w:rsidR="003273B3" w:rsidDel="00707580">
          <w:rPr>
            <w:bCs/>
            <w:iCs/>
            <w:lang w:val="en"/>
          </w:rPr>
          <w:delText xml:space="preserve"> need to be compared. To do this,</w:delText>
        </w:r>
      </w:del>
      <w:ins w:id="637" w:author="Microsoft Office User" w:date="2021-06-15T16:42:00Z">
        <w:r w:rsidR="00707580">
          <w:rPr>
            <w:bCs/>
            <w:iCs/>
            <w:lang w:val="en"/>
          </w:rPr>
          <w:t>We split</w:t>
        </w:r>
      </w:ins>
      <w:r>
        <w:rPr>
          <w:bCs/>
          <w:iCs/>
          <w:lang w:val="en"/>
        </w:rPr>
        <w:t xml:space="preserve"> </w:t>
      </w:r>
      <w:r w:rsidR="003273B3">
        <w:rPr>
          <w:bCs/>
          <w:iCs/>
          <w:lang w:val="en"/>
        </w:rPr>
        <w:t xml:space="preserve">sequencing </w:t>
      </w:r>
      <w:r>
        <w:rPr>
          <w:bCs/>
          <w:iCs/>
          <w:lang w:val="en"/>
        </w:rPr>
        <w:t xml:space="preserve">data </w:t>
      </w:r>
      <w:del w:id="638" w:author="Microsoft Office User" w:date="2021-06-15T16:43:00Z">
        <w:r w:rsidDel="00707580">
          <w:rPr>
            <w:bCs/>
            <w:iCs/>
            <w:lang w:val="en"/>
          </w:rPr>
          <w:delText xml:space="preserve">must be </w:delText>
        </w:r>
        <w:r w:rsidR="003273B3" w:rsidDel="00707580">
          <w:rPr>
            <w:bCs/>
            <w:iCs/>
            <w:lang w:val="en"/>
          </w:rPr>
          <w:delText xml:space="preserve">split </w:delText>
        </w:r>
      </w:del>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ins w:id="639" w:author="Microsoft Office User" w:date="2021-06-15T16:43:00Z">
        <w:r w:rsidR="00707580">
          <w:rPr>
            <w:bCs/>
            <w:iCs/>
            <w:lang w:val="en"/>
          </w:rPr>
          <w:t>us</w:t>
        </w:r>
      </w:ins>
      <w:ins w:id="640" w:author="Microsoft Office User" w:date="2021-06-15T16:44:00Z">
        <w:r w:rsidR="00707580">
          <w:rPr>
            <w:bCs/>
            <w:iCs/>
            <w:lang w:val="en"/>
          </w:rPr>
          <w:t>ing</w:t>
        </w:r>
      </w:ins>
      <w:ins w:id="641" w:author="Microsoft Office User" w:date="2021-06-15T16:43:00Z">
        <w:r w:rsidR="00707580">
          <w:rPr>
            <w:bCs/>
            <w:iCs/>
            <w:lang w:val="en"/>
          </w:rPr>
          <w:t xml:space="preserve"> custom </w:t>
        </w:r>
        <w:proofErr w:type="spellStart"/>
        <w:r w:rsidR="00707580">
          <w:rPr>
            <w:bCs/>
            <w:iCs/>
            <w:lang w:val="en"/>
          </w:rPr>
          <w:t>perl</w:t>
        </w:r>
        <w:proofErr w:type="spellEnd"/>
        <w:r w:rsidR="00707580">
          <w:rPr>
            <w:bCs/>
            <w:iCs/>
            <w:lang w:val="en"/>
          </w:rPr>
          <w:t xml:space="preserve"> scripts to separate raw sequencing data into plates, then individuals. </w:t>
        </w:r>
      </w:ins>
      <w:ins w:id="642" w:author="Microsoft Office User" w:date="2021-06-15T16:44:00Z">
        <w:r w:rsidR="00707580">
          <w:rPr>
            <w:bCs/>
            <w:iCs/>
            <w:lang w:val="en"/>
          </w:rPr>
          <w:t>We then aligned t</w:t>
        </w:r>
        <w:r w:rsidR="00707580">
          <w:rPr>
            <w:bCs/>
            <w:iCs/>
            <w:lang w:val="en"/>
          </w:rPr>
          <w:t xml:space="preserve">he separated (or split) individual sequencing files to the </w:t>
        </w:r>
        <w:r w:rsidR="00707580">
          <w:rPr>
            <w:bCs/>
            <w:iCs/>
            <w:lang w:val="en"/>
          </w:rPr>
          <w:t xml:space="preserve">assembled </w:t>
        </w:r>
        <w:r w:rsidR="00707580">
          <w:rPr>
            <w:bCs/>
            <w:iCs/>
            <w:lang w:val="en"/>
          </w:rPr>
          <w:t>genome using bwa &lt;CITE&gt;</w:t>
        </w:r>
        <w:r w:rsidR="00707580">
          <w:rPr>
            <w:bCs/>
            <w:iCs/>
            <w:lang w:val="en"/>
          </w:rPr>
          <w:t>, which resulted</w:t>
        </w:r>
        <w:r w:rsidR="00707580">
          <w:rPr>
            <w:bCs/>
            <w:iCs/>
            <w:lang w:val="en"/>
          </w:rPr>
          <w:t xml:space="preserve"> in sequence alignment map (SAM) files. </w:t>
        </w:r>
      </w:ins>
      <w:del w:id="643" w:author="Microsoft Office User" w:date="2021-06-15T16:44:00Z">
        <w:r w:rsidR="00E458FD" w:rsidDel="00707580">
          <w:rPr>
            <w:bCs/>
            <w:iCs/>
            <w:lang w:val="en"/>
          </w:rPr>
          <w:delText>e</w:delText>
        </w:r>
      </w:del>
      <w:ins w:id="644" w:author="Microsoft Office User" w:date="2021-06-15T16:44:00Z">
        <w:r w:rsidR="00707580">
          <w:rPr>
            <w:bCs/>
            <w:iCs/>
            <w:lang w:val="en"/>
          </w:rPr>
          <w:t>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w:t>
        </w:r>
      </w:ins>
      <w:ins w:id="645" w:author="Microsoft Office User" w:date="2021-06-15T16:45:00Z">
        <w:r w:rsidR="00707580">
          <w:rPr>
            <w:bCs/>
            <w:iCs/>
            <w:lang w:val="en"/>
          </w:rPr>
          <w:t>,</w:t>
        </w:r>
      </w:ins>
      <w:ins w:id="646" w:author="Microsoft Office User" w:date="2021-06-15T16:44:00Z">
        <w:r w:rsidR="00707580">
          <w:rPr>
            <w:bCs/>
            <w:iCs/>
            <w:lang w:val="en"/>
          </w:rPr>
          <w:t xml:space="preserve">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w:t>
        </w:r>
      </w:ins>
      <w:ins w:id="647" w:author="Microsoft Office User" w:date="2021-06-15T16:45:00Z">
        <w:r w:rsidR="00707580">
          <w:rPr>
            <w:bCs/>
            <w:iCs/>
            <w:lang w:val="en"/>
          </w:rPr>
          <w:t xml:space="preserve"> for downstream analyses.</w:t>
        </w:r>
      </w:ins>
    </w:p>
    <w:p w14:paraId="0E010D19" w14:textId="2BBFD9FE" w:rsidR="003273B3" w:rsidDel="00707580" w:rsidRDefault="00E458FD" w:rsidP="00636C2D">
      <w:pPr>
        <w:ind w:right="270"/>
        <w:rPr>
          <w:del w:id="648" w:author="Microsoft Office User" w:date="2021-06-15T16:45:00Z"/>
          <w:bCs/>
          <w:iCs/>
          <w:lang w:val="en"/>
        </w:rPr>
        <w:pPrChange w:id="649" w:author="Microsoft Office User" w:date="2021-06-15T11:56:00Z">
          <w:pPr>
            <w:ind w:right="270"/>
            <w:jc w:val="both"/>
          </w:pPr>
        </w:pPrChange>
      </w:pPr>
      <w:del w:id="650" w:author="Microsoft Office User" w:date="2021-06-15T16:45:00Z">
        <w:r w:rsidDel="00707580">
          <w:rPr>
            <w:bCs/>
            <w:iCs/>
            <w:lang w:val="en"/>
          </w:rPr>
          <w:delText xml:space="preserve">ach individual sequencing file </w:delText>
        </w:r>
      </w:del>
      <w:del w:id="651" w:author="Microsoft Office User" w:date="2021-06-15T16:43:00Z">
        <w:r w:rsidDel="00707580">
          <w:rPr>
            <w:bCs/>
            <w:iCs/>
            <w:lang w:val="en"/>
          </w:rPr>
          <w:delText xml:space="preserve">must be </w:delText>
        </w:r>
        <w:r w:rsidR="00DA18B8" w:rsidDel="00707580">
          <w:rPr>
            <w:bCs/>
            <w:iCs/>
            <w:lang w:val="en"/>
          </w:rPr>
          <w:delText xml:space="preserve">aligned </w:delText>
        </w:r>
      </w:del>
      <w:del w:id="652" w:author="Microsoft Office User" w:date="2021-06-15T16:45:00Z">
        <w:r w:rsidR="00DA18B8" w:rsidDel="00707580">
          <w:rPr>
            <w:bCs/>
            <w:iCs/>
            <w:lang w:val="en"/>
          </w:rPr>
          <w:delText xml:space="preserve">to </w:delText>
        </w:r>
        <w:r w:rsidR="00AD49E9" w:rsidDel="00707580">
          <w:rPr>
            <w:bCs/>
            <w:iCs/>
            <w:lang w:val="en"/>
          </w:rPr>
          <w:delText xml:space="preserve">the reference </w:delText>
        </w:r>
        <w:r w:rsidR="00DA18B8" w:rsidDel="00707580">
          <w:rPr>
            <w:bCs/>
            <w:iCs/>
            <w:lang w:val="en"/>
          </w:rPr>
          <w:delText>genome</w:delText>
        </w:r>
        <w:r w:rsidR="00AD49E9" w:rsidDel="00707580">
          <w:rPr>
            <w:bCs/>
            <w:iCs/>
            <w:lang w:val="en"/>
          </w:rPr>
          <w:delText xml:space="preserve"> create</w:delText>
        </w:r>
        <w:r w:rsidR="00827ACB" w:rsidDel="00707580">
          <w:rPr>
            <w:bCs/>
            <w:iCs/>
            <w:lang w:val="en"/>
          </w:rPr>
          <w:delText>d</w:delText>
        </w:r>
        <w:r w:rsidR="00AD49E9" w:rsidDel="00707580">
          <w:rPr>
            <w:bCs/>
            <w:iCs/>
            <w:lang w:val="en"/>
          </w:rPr>
          <w:delText xml:space="preserve"> in Task 1</w:delText>
        </w:r>
        <w:r w:rsidR="003273B3" w:rsidDel="00707580">
          <w:rPr>
            <w:bCs/>
            <w:iCs/>
            <w:lang w:val="en"/>
          </w:rPr>
          <w:delText xml:space="preserve"> and have genotypes called</w:delText>
        </w:r>
        <w:r w:rsidDel="00707580">
          <w:rPr>
            <w:bCs/>
            <w:iCs/>
            <w:lang w:val="en"/>
          </w:rPr>
          <w:delText xml:space="preserve"> for all individuals</w:delText>
        </w:r>
        <w:r w:rsidR="00DA18B8" w:rsidDel="00707580">
          <w:rPr>
            <w:bCs/>
            <w:iCs/>
            <w:lang w:val="en"/>
          </w:rPr>
          <w:delText>.</w:delText>
        </w:r>
      </w:del>
    </w:p>
    <w:p w14:paraId="5B3A0A30" w14:textId="77777777" w:rsidR="003273B3" w:rsidDel="00707580" w:rsidRDefault="003273B3" w:rsidP="00636C2D">
      <w:pPr>
        <w:ind w:right="270"/>
        <w:rPr>
          <w:del w:id="653" w:author="Microsoft Office User" w:date="2021-06-15T16:45:00Z"/>
          <w:bCs/>
          <w:iCs/>
          <w:lang w:val="en"/>
        </w:rPr>
        <w:pPrChange w:id="654" w:author="Microsoft Office User" w:date="2021-06-15T11:56:00Z">
          <w:pPr>
            <w:ind w:right="270"/>
            <w:jc w:val="both"/>
          </w:pPr>
        </w:pPrChange>
      </w:pPr>
    </w:p>
    <w:p w14:paraId="4579C3DF" w14:textId="39ABDB11" w:rsidR="00626F2D" w:rsidDel="00707580" w:rsidRDefault="00DA18B8" w:rsidP="00636C2D">
      <w:pPr>
        <w:ind w:right="270"/>
        <w:rPr>
          <w:del w:id="655" w:author="Microsoft Office User" w:date="2021-06-15T16:45:00Z"/>
          <w:bCs/>
          <w:iCs/>
          <w:lang w:val="en"/>
        </w:rPr>
        <w:pPrChange w:id="656" w:author="Microsoft Office User" w:date="2021-06-15T11:56:00Z">
          <w:pPr>
            <w:ind w:right="270"/>
            <w:jc w:val="both"/>
          </w:pPr>
        </w:pPrChange>
      </w:pPr>
      <w:del w:id="657" w:author="Microsoft Office User" w:date="2021-06-15T16:45:00Z">
        <w:r w:rsidDel="00707580">
          <w:rPr>
            <w:bCs/>
            <w:iCs/>
            <w:lang w:val="en"/>
          </w:rPr>
          <w:delText xml:space="preserve">First, </w:delText>
        </w:r>
        <w:r w:rsidR="003273B3" w:rsidDel="00707580">
          <w:rPr>
            <w:bCs/>
            <w:iCs/>
            <w:lang w:val="en"/>
          </w:rPr>
          <w:delText xml:space="preserve">we </w:delText>
        </w:r>
      </w:del>
      <w:del w:id="658" w:author="Microsoft Office User" w:date="2021-06-15T16:43:00Z">
        <w:r w:rsidR="003273B3" w:rsidDel="00707580">
          <w:rPr>
            <w:bCs/>
            <w:iCs/>
            <w:lang w:val="en"/>
          </w:rPr>
          <w:delText xml:space="preserve">used custom perl scripts to separate raw sequencing data into plates, then individuals. </w:delText>
        </w:r>
      </w:del>
      <w:del w:id="659" w:author="Microsoft Office User" w:date="2021-06-15T16:44:00Z">
        <w:r w:rsidR="003273B3" w:rsidDel="00707580">
          <w:rPr>
            <w:bCs/>
            <w:iCs/>
            <w:lang w:val="en"/>
          </w:rPr>
          <w:delText xml:space="preserve">The separated (or split) individual sequencing files were then aligned to the genome </w:delText>
        </w:r>
        <w:r w:rsidDel="00707580">
          <w:rPr>
            <w:bCs/>
            <w:iCs/>
            <w:lang w:val="en"/>
          </w:rPr>
          <w:delText>using bwa &lt;</w:delText>
        </w:r>
        <w:r w:rsidR="003273B3" w:rsidDel="00707580">
          <w:rPr>
            <w:bCs/>
            <w:iCs/>
            <w:lang w:val="en"/>
          </w:rPr>
          <w:delText>CITE</w:delText>
        </w:r>
        <w:r w:rsidDel="00707580">
          <w:rPr>
            <w:bCs/>
            <w:iCs/>
            <w:lang w:val="en"/>
          </w:rPr>
          <w:delText xml:space="preserve">&gt; </w:delText>
        </w:r>
        <w:r w:rsidR="003273B3" w:rsidDel="00707580">
          <w:rPr>
            <w:bCs/>
            <w:iCs/>
            <w:lang w:val="en"/>
          </w:rPr>
          <w:delText xml:space="preserve">resulting in </w:delText>
        </w:r>
        <w:r w:rsidR="00626F2D" w:rsidDel="00707580">
          <w:rPr>
            <w:bCs/>
            <w:iCs/>
            <w:lang w:val="en"/>
          </w:rPr>
          <w:delText>sequence</w:delText>
        </w:r>
        <w:r w:rsidR="003273B3" w:rsidDel="00707580">
          <w:rPr>
            <w:bCs/>
            <w:iCs/>
            <w:lang w:val="en"/>
          </w:rPr>
          <w:delText xml:space="preserve"> alignment map (</w:delText>
        </w:r>
        <w:r w:rsidR="00626F2D" w:rsidDel="00707580">
          <w:rPr>
            <w:bCs/>
            <w:iCs/>
            <w:lang w:val="en"/>
          </w:rPr>
          <w:delText>S</w:delText>
        </w:r>
        <w:r w:rsidR="003273B3" w:rsidDel="00707580">
          <w:rPr>
            <w:bCs/>
            <w:iCs/>
            <w:lang w:val="en"/>
          </w:rPr>
          <w:delText xml:space="preserve">AM) files. </w:delText>
        </w:r>
        <w:r w:rsidR="00626F2D" w:rsidDel="00707580">
          <w:rPr>
            <w:bCs/>
            <w:iCs/>
            <w:lang w:val="en"/>
          </w:rPr>
          <w:delText>We then further processed the SAM files by sorting</w:delText>
        </w:r>
        <w:r w:rsidR="00E458FD" w:rsidDel="00707580">
          <w:rPr>
            <w:bCs/>
            <w:iCs/>
            <w:lang w:val="en"/>
          </w:rPr>
          <w:delText xml:space="preserve"> according to read name (</w:delText>
        </w:r>
        <w:r w:rsidR="00E458FD" w:rsidRPr="00080EDD" w:rsidDel="00707580">
          <w:rPr>
            <w:rFonts w:ascii="Courier" w:hAnsi="Courier"/>
            <w:bCs/>
            <w:iCs/>
            <w:lang w:val="en"/>
          </w:rPr>
          <w:delText xml:space="preserve">samtools </w:delText>
        </w:r>
        <w:r w:rsidR="00E458FD" w:rsidDel="00707580">
          <w:rPr>
            <w:rFonts w:ascii="Courier" w:hAnsi="Courier"/>
            <w:bCs/>
            <w:iCs/>
            <w:lang w:val="en"/>
          </w:rPr>
          <w:delText>sort)</w:delText>
        </w:r>
        <w:r w:rsidR="00626F2D" w:rsidDel="00707580">
          <w:rPr>
            <w:bCs/>
            <w:iCs/>
            <w:lang w:val="en"/>
          </w:rPr>
          <w:delText>, filling in mate coordinates (</w:delText>
        </w:r>
        <w:r w:rsidR="00626F2D" w:rsidRPr="00080EDD" w:rsidDel="00707580">
          <w:rPr>
            <w:rFonts w:ascii="Courier" w:hAnsi="Courier"/>
            <w:bCs/>
            <w:iCs/>
            <w:lang w:val="en"/>
          </w:rPr>
          <w:delText>samtools fixmate -m</w:delText>
        </w:r>
        <w:r w:rsidR="00626F2D" w:rsidDel="00707580">
          <w:rPr>
            <w:bCs/>
            <w:iCs/>
            <w:lang w:val="en"/>
          </w:rPr>
          <w:delText>), removing duplicate reads (</w:delText>
        </w:r>
        <w:r w:rsidR="00626F2D" w:rsidRPr="00080EDD" w:rsidDel="00707580">
          <w:rPr>
            <w:rFonts w:ascii="Courier" w:hAnsi="Courier"/>
            <w:bCs/>
            <w:iCs/>
            <w:lang w:val="en"/>
          </w:rPr>
          <w:delText>samtools markdup -r</w:delText>
        </w:r>
        <w:r w:rsidR="00626F2D" w:rsidDel="00707580">
          <w:rPr>
            <w:bCs/>
            <w:iCs/>
            <w:lang w:val="en"/>
          </w:rPr>
          <w:delText>) and indexing the resulting files create binary alignment map (BAM) files</w:delText>
        </w:r>
        <w:r w:rsidR="00E458FD" w:rsidDel="00707580">
          <w:rPr>
            <w:bCs/>
            <w:iCs/>
            <w:lang w:val="en"/>
          </w:rPr>
          <w:delText xml:space="preserve"> (</w:delText>
        </w:r>
        <w:r w:rsidR="00E458FD" w:rsidRPr="00080EDD" w:rsidDel="00707580">
          <w:rPr>
            <w:rFonts w:ascii="Courier" w:hAnsi="Courier"/>
            <w:bCs/>
            <w:iCs/>
            <w:lang w:val="en"/>
          </w:rPr>
          <w:delText xml:space="preserve">samtools </w:delText>
        </w:r>
        <w:r w:rsidR="00E458FD" w:rsidDel="00707580">
          <w:rPr>
            <w:rFonts w:ascii="Courier" w:hAnsi="Courier"/>
            <w:bCs/>
            <w:iCs/>
            <w:lang w:val="en"/>
          </w:rPr>
          <w:delText>index</w:delText>
        </w:r>
        <w:r w:rsidR="00E458FD" w:rsidDel="00707580">
          <w:rPr>
            <w:bCs/>
            <w:iCs/>
            <w:lang w:val="en"/>
          </w:rPr>
          <w:delText>)</w:delText>
        </w:r>
        <w:r w:rsidR="00626F2D" w:rsidDel="00707580">
          <w:rPr>
            <w:bCs/>
            <w:iCs/>
            <w:lang w:val="en"/>
          </w:rPr>
          <w:delText>.</w:delText>
        </w:r>
      </w:del>
    </w:p>
    <w:p w14:paraId="49883624" w14:textId="4E204A27" w:rsidR="00626F2D" w:rsidDel="00707580" w:rsidRDefault="00626F2D" w:rsidP="00636C2D">
      <w:pPr>
        <w:ind w:right="270"/>
        <w:rPr>
          <w:del w:id="660" w:author="Microsoft Office User" w:date="2021-06-15T16:45:00Z"/>
          <w:bCs/>
          <w:iCs/>
          <w:lang w:val="en"/>
        </w:rPr>
        <w:pPrChange w:id="661" w:author="Microsoft Office User" w:date="2021-06-15T11:56:00Z">
          <w:pPr>
            <w:ind w:right="270"/>
            <w:jc w:val="both"/>
          </w:pPr>
        </w:pPrChange>
      </w:pPr>
    </w:p>
    <w:p w14:paraId="47C9931C" w14:textId="77777777" w:rsidR="00BD396E" w:rsidRDefault="00BD396E" w:rsidP="00636C2D">
      <w:pPr>
        <w:ind w:right="270"/>
        <w:rPr>
          <w:bCs/>
          <w:iCs/>
          <w:lang w:val="en"/>
        </w:rPr>
        <w:pPrChange w:id="662" w:author="Microsoft Office User" w:date="2021-06-15T11:56:00Z">
          <w:pPr>
            <w:ind w:right="270"/>
            <w:jc w:val="both"/>
          </w:pPr>
        </w:pPrChange>
      </w:pPr>
    </w:p>
    <w:p w14:paraId="3F2CBD2F" w14:textId="07596E9E" w:rsidR="00626F2D" w:rsidRDefault="00626F2D" w:rsidP="00636C2D">
      <w:pPr>
        <w:pStyle w:val="Heading2"/>
        <w:rPr>
          <w:lang w:val="en"/>
        </w:rPr>
        <w:pPrChange w:id="663" w:author="Microsoft Office User" w:date="2021-06-15T11:56:00Z">
          <w:pPr>
            <w:pStyle w:val="Heading2"/>
            <w:jc w:val="both"/>
          </w:pPr>
        </w:pPrChange>
      </w:pPr>
      <w:r>
        <w:rPr>
          <w:lang w:val="en"/>
        </w:rPr>
        <w:t>Principle component analysis for hybrid detection</w:t>
      </w:r>
    </w:p>
    <w:p w14:paraId="326286DF" w14:textId="77777777" w:rsidR="00626F2D" w:rsidRPr="00DA18B8" w:rsidRDefault="00626F2D" w:rsidP="00636C2D">
      <w:pPr>
        <w:ind w:right="270"/>
        <w:rPr>
          <w:bCs/>
          <w:i/>
          <w:lang w:val="en"/>
        </w:rPr>
        <w:pPrChange w:id="664" w:author="Microsoft Office User" w:date="2021-06-15T11:56:00Z">
          <w:pPr>
            <w:ind w:right="270"/>
            <w:jc w:val="both"/>
          </w:pPr>
        </w:pPrChange>
      </w:pPr>
      <w:r w:rsidRPr="00DA18B8">
        <w:rPr>
          <w:bCs/>
          <w:i/>
          <w:lang w:val="en"/>
        </w:rPr>
        <w:t>Methods</w:t>
      </w:r>
    </w:p>
    <w:p w14:paraId="209C8273" w14:textId="29584552" w:rsidR="00080EDD" w:rsidRDefault="00707580" w:rsidP="00636C2D">
      <w:pPr>
        <w:ind w:right="270"/>
        <w:rPr>
          <w:bCs/>
          <w:iCs/>
          <w:lang w:val="en"/>
        </w:rPr>
        <w:pPrChange w:id="665" w:author="Microsoft Office User" w:date="2021-06-15T11:56:00Z">
          <w:pPr>
            <w:ind w:right="270"/>
            <w:jc w:val="both"/>
          </w:pPr>
        </w:pPrChange>
      </w:pPr>
      <w:ins w:id="666" w:author="Microsoft Office User" w:date="2021-06-15T16:46:00Z">
        <w:r>
          <w:rPr>
            <w:bCs/>
            <w:iCs/>
            <w:lang w:val="en"/>
          </w:rPr>
          <w:t>When conduct</w:t>
        </w:r>
      </w:ins>
      <w:ins w:id="667" w:author="Microsoft Office User" w:date="2021-06-15T16:47:00Z">
        <w:r>
          <w:rPr>
            <w:bCs/>
            <w:iCs/>
            <w:lang w:val="en"/>
          </w:rPr>
          <w:t xml:space="preserve">ing population genetic analyses on a species, it is important to make sure that </w:t>
        </w:r>
        <w:proofErr w:type="spellStart"/>
        <w:r>
          <w:rPr>
            <w:bCs/>
            <w:iCs/>
            <w:lang w:val="en"/>
          </w:rPr>
          <w:t>erroneos</w:t>
        </w:r>
        <w:proofErr w:type="spellEnd"/>
        <w:r>
          <w:rPr>
            <w:bCs/>
            <w:iCs/>
            <w:lang w:val="en"/>
          </w:rPr>
          <w:t xml:space="preserve"> individuals are excluded. </w:t>
        </w:r>
      </w:ins>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commentRangeStart w:id="668"/>
      <w:r w:rsidR="00F948DB">
        <w:rPr>
          <w:bCs/>
          <w:iCs/>
          <w:lang w:val="en"/>
        </w:rPr>
        <w:t>SFE</w:t>
      </w:r>
      <w:commentRangeEnd w:id="668"/>
      <w:r>
        <w:rPr>
          <w:rStyle w:val="CommentReference"/>
        </w:rPr>
        <w:commentReference w:id="668"/>
      </w:r>
      <w:r w:rsidR="00F948DB" w:rsidRPr="00707580">
        <w:rPr>
          <w:bCs/>
          <w:iCs/>
          <w:highlight w:val="yellow"/>
          <w:lang w:val="en"/>
          <w:rPrChange w:id="669" w:author="Microsoft Office User" w:date="2021-06-15T16:45:00Z">
            <w:rPr>
              <w:bCs/>
              <w:iCs/>
              <w:lang w:val="en"/>
            </w:rPr>
          </w:rPrChange>
        </w:rPr>
        <w:t>&lt;CITE</w:t>
      </w:r>
      <w:r w:rsidR="00F948DB">
        <w:rPr>
          <w:bCs/>
          <w:iCs/>
          <w:lang w:val="en"/>
        </w:rPr>
        <w:t xml:space="preserve">&gt;.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636C2D">
      <w:pPr>
        <w:ind w:right="270"/>
        <w:rPr>
          <w:bCs/>
          <w:iCs/>
          <w:lang w:val="en"/>
        </w:rPr>
        <w:pPrChange w:id="670" w:author="Microsoft Office User" w:date="2021-06-15T11:56:00Z">
          <w:pPr>
            <w:ind w:right="270"/>
            <w:jc w:val="both"/>
          </w:pPr>
        </w:pPrChange>
      </w:pPr>
    </w:p>
    <w:p w14:paraId="58B72624" w14:textId="7F0913B4" w:rsidR="00DA18B8" w:rsidRDefault="00080EDD" w:rsidP="00636C2D">
      <w:pPr>
        <w:ind w:right="270"/>
        <w:rPr>
          <w:bCs/>
          <w:iCs/>
          <w:lang w:val="en"/>
        </w:rPr>
        <w:pPrChange w:id="671" w:author="Microsoft Office User" w:date="2021-06-15T11:56:00Z">
          <w:pPr>
            <w:ind w:right="270"/>
            <w:jc w:val="both"/>
          </w:pPr>
        </w:pPrChange>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proofErr w:type="spellStart"/>
      <w:r w:rsidR="00827ACB" w:rsidRPr="00080EDD">
        <w:rPr>
          <w:rFonts w:ascii="Courier" w:hAnsi="Courier"/>
          <w:bCs/>
          <w:iCs/>
          <w:lang w:val="en"/>
        </w:rPr>
        <w:t>angsd</w:t>
      </w:r>
      <w:proofErr w:type="spellEnd"/>
      <w:r w:rsidR="00827ACB" w:rsidRPr="00080EDD">
        <w:rPr>
          <w:rFonts w:ascii="Courier" w:hAnsi="Courier"/>
          <w:bCs/>
          <w:iCs/>
          <w:lang w:val="en"/>
        </w:rPr>
        <w:t xml:space="preserve">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w:t>
      </w:r>
      <w:r w:rsidR="00827ACB">
        <w:rPr>
          <w:bCs/>
          <w:iCs/>
          <w:lang w:val="en"/>
        </w:rPr>
        <w:lastRenderedPageBreak/>
        <w:t xml:space="preserve">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w:t>
      </w:r>
      <w:r w:rsidR="00827ACB" w:rsidRPr="00707580">
        <w:rPr>
          <w:bCs/>
          <w:iCs/>
          <w:highlight w:val="yellow"/>
          <w:lang w:val="en"/>
          <w:rPrChange w:id="672" w:author="Microsoft Office User" w:date="2021-06-15T16:47:00Z">
            <w:rPr>
              <w:bCs/>
              <w:iCs/>
              <w:lang w:val="en"/>
            </w:rPr>
          </w:rPrChange>
        </w:rPr>
        <w:t>CITE&gt;</w:t>
      </w:r>
      <w:r w:rsidR="00DE54E4" w:rsidRPr="00707580">
        <w:rPr>
          <w:bCs/>
          <w:iCs/>
          <w:highlight w:val="yellow"/>
          <w:lang w:val="en"/>
          <w:rPrChange w:id="673" w:author="Microsoft Office User" w:date="2021-06-15T16:47:00Z">
            <w:rPr>
              <w:bCs/>
              <w:iCs/>
              <w:lang w:val="en"/>
            </w:rPr>
          </w:rPrChange>
        </w:rPr>
        <w: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t>
      </w:r>
      <w:commentRangeStart w:id="674"/>
      <w:r w:rsidR="009C5BB2">
        <w:rPr>
          <w:bCs/>
          <w:iCs/>
          <w:lang w:val="en"/>
        </w:rPr>
        <w:t>we removed outlier individuals</w:t>
      </w:r>
      <w:commentRangeEnd w:id="674"/>
      <w:r w:rsidR="00124CED">
        <w:rPr>
          <w:rStyle w:val="CommentReference"/>
        </w:rPr>
        <w:commentReference w:id="674"/>
      </w:r>
      <w:r w:rsidR="009C5BB2">
        <w:rPr>
          <w:bCs/>
          <w:iCs/>
          <w:lang w:val="en"/>
        </w:rPr>
        <w:t>.</w:t>
      </w:r>
    </w:p>
    <w:p w14:paraId="7272B109" w14:textId="34FE8B93" w:rsidR="00DE54E4" w:rsidRDefault="00DE54E4" w:rsidP="00636C2D">
      <w:pPr>
        <w:ind w:right="270"/>
        <w:rPr>
          <w:bCs/>
          <w:iCs/>
          <w:lang w:val="en"/>
        </w:rPr>
        <w:pPrChange w:id="675" w:author="Microsoft Office User" w:date="2021-06-15T11:56:00Z">
          <w:pPr>
            <w:ind w:right="270"/>
            <w:jc w:val="both"/>
          </w:pPr>
        </w:pPrChange>
      </w:pPr>
    </w:p>
    <w:p w14:paraId="243D500F" w14:textId="6E510749" w:rsidR="00DE54E4" w:rsidRPr="00DE54E4" w:rsidRDefault="00DE54E4" w:rsidP="00636C2D">
      <w:pPr>
        <w:ind w:right="270"/>
        <w:rPr>
          <w:bCs/>
          <w:i/>
          <w:lang w:val="en"/>
        </w:rPr>
        <w:pPrChange w:id="676" w:author="Microsoft Office User" w:date="2021-06-15T11:56:00Z">
          <w:pPr>
            <w:ind w:right="270"/>
            <w:jc w:val="both"/>
          </w:pPr>
        </w:pPrChange>
      </w:pPr>
      <w:r w:rsidRPr="00DE54E4">
        <w:rPr>
          <w:bCs/>
          <w:i/>
          <w:lang w:val="en"/>
        </w:rPr>
        <w:t>Results</w:t>
      </w:r>
    </w:p>
    <w:p w14:paraId="359173A1" w14:textId="05363F70" w:rsidR="00DE54E4" w:rsidRDefault="008D0E60" w:rsidP="00636C2D">
      <w:pPr>
        <w:ind w:right="270"/>
        <w:rPr>
          <w:bCs/>
          <w:iCs/>
          <w:lang w:val="en"/>
        </w:rPr>
        <w:pPrChange w:id="677" w:author="Microsoft Office User" w:date="2021-06-15T11:56:00Z">
          <w:pPr>
            <w:ind w:right="270"/>
            <w:jc w:val="both"/>
          </w:pPr>
        </w:pPrChange>
      </w:pPr>
      <w:r>
        <w:rPr>
          <w:bCs/>
          <w:iCs/>
          <w:lang w:val="en"/>
        </w:rPr>
        <w:t xml:space="preserve">We identified and </w:t>
      </w:r>
      <w:commentRangeStart w:id="678"/>
      <w:r>
        <w:rPr>
          <w:bCs/>
          <w:iCs/>
          <w:lang w:val="en"/>
        </w:rPr>
        <w:t>removed individuals with a PC1</w:t>
      </w:r>
      <w:r w:rsidR="009C5BB2">
        <w:rPr>
          <w:bCs/>
          <w:iCs/>
          <w:lang w:val="en"/>
        </w:rPr>
        <w:t xml:space="preserve"> </w:t>
      </w:r>
      <w:r>
        <w:rPr>
          <w:bCs/>
          <w:iCs/>
          <w:lang w:val="en"/>
        </w:rPr>
        <w:t xml:space="preserve">&lt; 0.01 and/or PC2 &gt; -0.01 from </w:t>
      </w:r>
      <w:commentRangeEnd w:id="678"/>
      <w:r w:rsidR="00124CED">
        <w:rPr>
          <w:rStyle w:val="CommentReference"/>
        </w:rPr>
        <w:commentReference w:id="678"/>
      </w:r>
      <w:r>
        <w:rPr>
          <w:bCs/>
          <w:iCs/>
          <w:lang w:val="en"/>
        </w:rPr>
        <w:t xml:space="preserve">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rsidP="00636C2D">
      <w:pPr>
        <w:ind w:right="270"/>
        <w:rPr>
          <w:bCs/>
          <w:iCs/>
          <w:lang w:val="en"/>
        </w:rPr>
        <w:pPrChange w:id="679" w:author="Microsoft Office User" w:date="2021-06-15T11:56:00Z">
          <w:pPr>
            <w:ind w:right="270"/>
            <w:jc w:val="both"/>
          </w:pPr>
        </w:pPrChange>
      </w:pPr>
    </w:p>
    <w:p w14:paraId="7F99E62D" w14:textId="77777777" w:rsidR="00BD396E" w:rsidRDefault="00BD396E" w:rsidP="00636C2D">
      <w:pPr>
        <w:ind w:right="270"/>
        <w:rPr>
          <w:bCs/>
          <w:iCs/>
          <w:lang w:val="en"/>
        </w:rPr>
        <w:pPrChange w:id="680" w:author="Microsoft Office User" w:date="2021-06-15T11:56:00Z">
          <w:pPr>
            <w:ind w:right="270"/>
            <w:jc w:val="both"/>
          </w:pPr>
        </w:pPrChange>
      </w:pPr>
    </w:p>
    <w:p w14:paraId="019FEA2A" w14:textId="3C91EDF0" w:rsidR="00DE54E4" w:rsidRDefault="00DE54E4" w:rsidP="00636C2D">
      <w:pPr>
        <w:pStyle w:val="Heading2"/>
        <w:rPr>
          <w:lang w:val="en"/>
        </w:rPr>
        <w:pPrChange w:id="681" w:author="Microsoft Office User" w:date="2021-06-15T11:56:00Z">
          <w:pPr>
            <w:pStyle w:val="Heading2"/>
            <w:jc w:val="both"/>
          </w:pPr>
        </w:pPrChange>
      </w:pPr>
      <w:commentRangeStart w:id="682"/>
      <w:del w:id="683" w:author="Microsoft Office User" w:date="2021-06-14T16:03:00Z">
        <w:r w:rsidDel="00512C6A">
          <w:rPr>
            <w:lang w:val="en"/>
          </w:rPr>
          <w:delText>C</w:delText>
        </w:r>
        <w:r w:rsidR="00275051" w:rsidDel="00512C6A">
          <w:rPr>
            <w:lang w:val="en"/>
          </w:rPr>
          <w:delText>ontemporary</w:delText>
        </w:r>
        <w:r w:rsidDel="00512C6A">
          <w:rPr>
            <w:lang w:val="en"/>
          </w:rPr>
          <w:delText xml:space="preserve"> </w:delText>
        </w:r>
      </w:del>
      <w:ins w:id="684" w:author="Microsoft Office User" w:date="2021-06-14T16:03:00Z">
        <w:r w:rsidR="00512C6A">
          <w:rPr>
            <w:lang w:val="en"/>
          </w:rPr>
          <w:t>Temporal????</w:t>
        </w:r>
        <w:r w:rsidR="00512C6A">
          <w:rPr>
            <w:lang w:val="en"/>
          </w:rPr>
          <w:t xml:space="preserve"> </w:t>
        </w:r>
      </w:ins>
      <w:r>
        <w:rPr>
          <w:lang w:val="en"/>
        </w:rPr>
        <w:t>Ne</w:t>
      </w:r>
      <w:r w:rsidR="00275051">
        <w:rPr>
          <w:lang w:val="en"/>
        </w:rPr>
        <w:t xml:space="preserve"> calculation</w:t>
      </w:r>
      <w:commentRangeEnd w:id="682"/>
      <w:r w:rsidR="004D6160">
        <w:rPr>
          <w:rStyle w:val="CommentReference"/>
          <w:rFonts w:eastAsia="Times New Roman" w:cs="Times New Roman"/>
          <w:b w:val="0"/>
          <w:i w:val="0"/>
          <w:color w:val="auto"/>
        </w:rPr>
        <w:commentReference w:id="682"/>
      </w:r>
    </w:p>
    <w:p w14:paraId="6EE70C1F" w14:textId="77777777" w:rsidR="00DE54E4" w:rsidRPr="00DA18B8" w:rsidRDefault="00DE54E4" w:rsidP="00636C2D">
      <w:pPr>
        <w:ind w:right="270"/>
        <w:rPr>
          <w:bCs/>
          <w:i/>
          <w:lang w:val="en"/>
        </w:rPr>
        <w:pPrChange w:id="685" w:author="Microsoft Office User" w:date="2021-06-15T11:56:00Z">
          <w:pPr>
            <w:ind w:right="270"/>
            <w:jc w:val="both"/>
          </w:pPr>
        </w:pPrChange>
      </w:pPr>
      <w:r w:rsidRPr="00DA18B8">
        <w:rPr>
          <w:bCs/>
          <w:i/>
          <w:lang w:val="en"/>
        </w:rPr>
        <w:t>Methods</w:t>
      </w:r>
    </w:p>
    <w:p w14:paraId="47162635" w14:textId="0F9038B4" w:rsidR="00275051" w:rsidRDefault="00275051" w:rsidP="00636C2D">
      <w:pPr>
        <w:ind w:right="270"/>
        <w:rPr>
          <w:bCs/>
          <w:iCs/>
          <w:lang w:val="en"/>
        </w:rPr>
        <w:pPrChange w:id="686" w:author="Microsoft Office User" w:date="2021-06-15T11:56:00Z">
          <w:pPr>
            <w:ind w:right="270"/>
            <w:jc w:val="both"/>
          </w:pPr>
        </w:pPrChange>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636C2D">
      <w:pPr>
        <w:ind w:right="270"/>
        <w:rPr>
          <w:bCs/>
          <w:iCs/>
          <w:lang w:val="en"/>
        </w:rPr>
        <w:pPrChange w:id="687" w:author="Microsoft Office User" w:date="2021-06-15T11:56:00Z">
          <w:pPr>
            <w:ind w:right="270"/>
            <w:jc w:val="both"/>
          </w:pPr>
        </w:pPrChange>
      </w:pPr>
    </w:p>
    <w:p w14:paraId="6126A677" w14:textId="58E87DA3" w:rsidR="008737E2" w:rsidRPr="003C0946" w:rsidRDefault="008737E2" w:rsidP="00636C2D">
      <w:pPr>
        <w:ind w:right="270"/>
        <w:rPr>
          <w:bCs/>
          <w:iCs/>
        </w:rPr>
        <w:pPrChange w:id="688" w:author="Microsoft Office User" w:date="2021-06-15T11:56:00Z">
          <w:pPr>
            <w:ind w:right="270"/>
            <w:jc w:val="both"/>
          </w:pPr>
        </w:pPrChange>
      </w:pPr>
      <w:r>
        <w:rPr>
          <w:bCs/>
          <w:iCs/>
          <w:lang w:val="en"/>
        </w:rPr>
        <w:t>We made one</w:t>
      </w:r>
      <w:r w:rsidR="00A85784">
        <w:rPr>
          <w:bCs/>
          <w:iCs/>
          <w:lang w:val="en"/>
        </w:rPr>
        <w:t>-</w:t>
      </w:r>
      <w:r>
        <w:rPr>
          <w:bCs/>
          <w:iCs/>
          <w:lang w:val="en"/>
        </w:rPr>
        <w:t xml:space="preserve">generation and </w:t>
      </w:r>
      <w:commentRangeStart w:id="689"/>
      <w:r>
        <w:rPr>
          <w:bCs/>
          <w:iCs/>
          <w:lang w:val="en"/>
        </w:rPr>
        <w:t xml:space="preserve">all-by-all </w:t>
      </w:r>
      <w:commentRangeEnd w:id="689"/>
      <w:r w:rsidR="004D6160">
        <w:rPr>
          <w:rStyle w:val="CommentReference"/>
        </w:rPr>
        <w:commentReference w:id="689"/>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636C2D">
      <w:pPr>
        <w:ind w:right="270"/>
        <w:rPr>
          <w:bCs/>
          <w:i/>
          <w:lang w:val="en"/>
        </w:rPr>
        <w:pPrChange w:id="690" w:author="Microsoft Office User" w:date="2021-06-15T11:56:00Z">
          <w:pPr>
            <w:ind w:right="270"/>
            <w:jc w:val="both"/>
          </w:pPr>
        </w:pPrChange>
      </w:pPr>
    </w:p>
    <w:p w14:paraId="17D80631" w14:textId="4030B2ED" w:rsidR="00DE54E4" w:rsidRDefault="00DE54E4" w:rsidP="00636C2D">
      <w:pPr>
        <w:ind w:right="270"/>
        <w:rPr>
          <w:bCs/>
          <w:i/>
          <w:lang w:val="en"/>
        </w:rPr>
        <w:pPrChange w:id="691" w:author="Microsoft Office User" w:date="2021-06-15T11:56:00Z">
          <w:pPr>
            <w:ind w:right="270"/>
            <w:jc w:val="both"/>
          </w:pPr>
        </w:pPrChange>
      </w:pPr>
      <w:commentRangeStart w:id="692"/>
      <w:r w:rsidRPr="00DE54E4">
        <w:rPr>
          <w:bCs/>
          <w:i/>
          <w:lang w:val="en"/>
        </w:rPr>
        <w:t>Results</w:t>
      </w:r>
      <w:commentRangeEnd w:id="692"/>
      <w:r w:rsidR="00FE3D7B">
        <w:rPr>
          <w:rStyle w:val="CommentReference"/>
        </w:rPr>
        <w:commentReference w:id="692"/>
      </w:r>
    </w:p>
    <w:p w14:paraId="224A58CB" w14:textId="49C80126" w:rsidR="006846C0" w:rsidRDefault="00F34CF3" w:rsidP="00636C2D">
      <w:pPr>
        <w:ind w:right="270"/>
        <w:rPr>
          <w:bCs/>
          <w:iCs/>
          <w:lang w:val="en"/>
        </w:rPr>
        <w:pPrChange w:id="693" w:author="Microsoft Office User" w:date="2021-06-15T11:56:00Z">
          <w:pPr>
            <w:ind w:right="270"/>
            <w:jc w:val="both"/>
          </w:pPr>
        </w:pPrChange>
      </w:pPr>
      <w:r>
        <w:rPr>
          <w:bCs/>
          <w:iCs/>
          <w:lang w:val="en"/>
        </w:rPr>
        <w:t>Birth year</w:t>
      </w:r>
      <w:r w:rsidR="00D86096">
        <w:rPr>
          <w:bCs/>
          <w:iCs/>
          <w:lang w:val="en"/>
        </w:rPr>
        <w:t>s</w:t>
      </w:r>
      <w:r>
        <w:rPr>
          <w:bCs/>
          <w:iCs/>
          <w:lang w:val="en"/>
        </w:rPr>
        <w:t xml:space="preserve"> 1993, 2000, 2007 were all removed from </w:t>
      </w:r>
      <w:del w:id="694" w:author="Microsoft Office User" w:date="2021-06-15T16:49:00Z">
        <w:r w:rsidR="00D86096" w:rsidDel="00124CED">
          <w:rPr>
            <w:bCs/>
            <w:iCs/>
            <w:lang w:val="en"/>
          </w:rPr>
          <w:delText xml:space="preserve">subsequent </w:delText>
        </w:r>
      </w:del>
      <w:proofErr w:type="gramStart"/>
      <w:ins w:id="695" w:author="Microsoft Office User" w:date="2021-06-15T16:49:00Z">
        <w:r w:rsidR="00124CED">
          <w:rPr>
            <w:bCs/>
            <w:iCs/>
            <w:lang w:val="en"/>
          </w:rPr>
          <w:t>this</w:t>
        </w:r>
        <w:r w:rsidR="00124CED">
          <w:rPr>
            <w:bCs/>
            <w:iCs/>
            <w:lang w:val="en"/>
          </w:rPr>
          <w:t xml:space="preserve"> </w:t>
        </w:r>
      </w:ins>
      <w:r>
        <w:rPr>
          <w:bCs/>
          <w:iCs/>
          <w:lang w:val="en"/>
        </w:rPr>
        <w:t>analyses</w:t>
      </w:r>
      <w:proofErr w:type="gramEnd"/>
      <w:r>
        <w:rPr>
          <w:bCs/>
          <w:iCs/>
          <w:lang w:val="en"/>
        </w:rPr>
        <w:t xml:space="preserve">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636C2D">
      <w:pPr>
        <w:ind w:right="270"/>
        <w:rPr>
          <w:bCs/>
          <w:iCs/>
          <w:lang w:val="en"/>
        </w:rPr>
        <w:pPrChange w:id="696" w:author="Microsoft Office User" w:date="2021-06-15T11:56:00Z">
          <w:pPr>
            <w:ind w:right="270"/>
            <w:jc w:val="both"/>
          </w:pPr>
        </w:pPrChange>
      </w:pPr>
    </w:p>
    <w:p w14:paraId="2A649494" w14:textId="23CE371D" w:rsidR="00454A3D" w:rsidRDefault="00F34CF3" w:rsidP="00636C2D">
      <w:pPr>
        <w:ind w:right="270"/>
        <w:rPr>
          <w:bCs/>
          <w:iCs/>
          <w:lang w:val="en"/>
        </w:rPr>
        <w:pPrChange w:id="697" w:author="Microsoft Office User" w:date="2021-06-15T11:56:00Z">
          <w:pPr>
            <w:ind w:right="270"/>
            <w:jc w:val="both"/>
          </w:pPr>
        </w:pPrChange>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w:t>
      </w:r>
      <w:proofErr w:type="spellStart"/>
      <w:r w:rsidR="006846C0">
        <w:rPr>
          <w:bCs/>
          <w:iCs/>
          <w:lang w:val="en"/>
        </w:rPr>
        <w:t>Nei</w:t>
      </w:r>
      <w:proofErr w:type="spellEnd"/>
      <w:r w:rsidR="006846C0">
        <w:rPr>
          <w:bCs/>
          <w:iCs/>
          <w:lang w:val="en"/>
        </w:rPr>
        <w:t xml:space="preserve">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w:t>
      </w:r>
      <w:proofErr w:type="spellStart"/>
      <w:r w:rsidR="0054076A">
        <w:rPr>
          <w:bCs/>
          <w:iCs/>
          <w:lang w:val="en"/>
        </w:rPr>
        <w:t>Jorde</w:t>
      </w:r>
      <w:proofErr w:type="spellEnd"/>
      <w:r w:rsidR="0054076A">
        <w:rPr>
          <w:bCs/>
          <w:iCs/>
          <w:lang w:val="en"/>
        </w:rPr>
        <w:t xml:space="preserv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636C2D">
      <w:pPr>
        <w:ind w:right="270"/>
        <w:rPr>
          <w:bCs/>
          <w:iCs/>
          <w:lang w:val="en"/>
        </w:rPr>
        <w:pPrChange w:id="698" w:author="Microsoft Office User" w:date="2021-06-15T11:56:00Z">
          <w:pPr>
            <w:ind w:right="270"/>
            <w:jc w:val="both"/>
          </w:pPr>
        </w:pPrChange>
      </w:pPr>
    </w:p>
    <w:p w14:paraId="4A70853F" w14:textId="5B94C720" w:rsidR="00DE54E4" w:rsidRDefault="003C0946" w:rsidP="00636C2D">
      <w:pPr>
        <w:ind w:right="270"/>
        <w:rPr>
          <w:bCs/>
          <w:iCs/>
          <w:lang w:val="en"/>
        </w:rPr>
        <w:pPrChange w:id="699" w:author="Microsoft Office User" w:date="2021-06-15T11:56:00Z">
          <w:pPr>
            <w:ind w:right="270"/>
            <w:jc w:val="both"/>
          </w:pPr>
        </w:pPrChange>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010BFD24" w14:textId="7824018A" w:rsidR="00DE54E4" w:rsidRDefault="00DE54E4" w:rsidP="00636C2D">
      <w:pPr>
        <w:ind w:right="270"/>
        <w:rPr>
          <w:bCs/>
          <w:iCs/>
          <w:lang w:val="en"/>
        </w:rPr>
        <w:pPrChange w:id="700" w:author="Microsoft Office User" w:date="2021-06-15T11:56:00Z">
          <w:pPr>
            <w:ind w:right="270"/>
            <w:jc w:val="both"/>
          </w:pPr>
        </w:pPrChange>
      </w:pPr>
    </w:p>
    <w:p w14:paraId="185C15AE" w14:textId="77777777" w:rsidR="00BD396E" w:rsidRDefault="00BD396E" w:rsidP="00636C2D">
      <w:pPr>
        <w:ind w:right="270"/>
        <w:rPr>
          <w:bCs/>
          <w:iCs/>
          <w:lang w:val="en"/>
        </w:rPr>
        <w:pPrChange w:id="701" w:author="Microsoft Office User" w:date="2021-06-15T11:56:00Z">
          <w:pPr>
            <w:ind w:right="270"/>
            <w:jc w:val="both"/>
          </w:pPr>
        </w:pPrChange>
      </w:pPr>
    </w:p>
    <w:p w14:paraId="7026F7E7" w14:textId="109FA168" w:rsidR="00DE54E4" w:rsidRDefault="00275051" w:rsidP="00636C2D">
      <w:pPr>
        <w:pStyle w:val="Heading2"/>
        <w:rPr>
          <w:lang w:val="en"/>
        </w:rPr>
        <w:pPrChange w:id="702" w:author="Microsoft Office User" w:date="2021-06-15T11:56:00Z">
          <w:pPr>
            <w:pStyle w:val="Heading2"/>
            <w:jc w:val="both"/>
          </w:pPr>
        </w:pPrChange>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636C2D">
      <w:pPr>
        <w:ind w:right="270"/>
        <w:rPr>
          <w:bCs/>
          <w:i/>
          <w:lang w:val="en"/>
        </w:rPr>
        <w:pPrChange w:id="703" w:author="Microsoft Office User" w:date="2021-06-15T11:56:00Z">
          <w:pPr>
            <w:ind w:right="270"/>
            <w:jc w:val="both"/>
          </w:pPr>
        </w:pPrChange>
      </w:pPr>
      <w:r w:rsidRPr="00DA18B8">
        <w:rPr>
          <w:bCs/>
          <w:i/>
          <w:lang w:val="en"/>
        </w:rPr>
        <w:t>Methods</w:t>
      </w:r>
    </w:p>
    <w:p w14:paraId="722E1BF4" w14:textId="2227F843" w:rsidR="00D50E41" w:rsidRDefault="00FC1607" w:rsidP="00636C2D">
      <w:pPr>
        <w:ind w:right="270"/>
        <w:rPr>
          <w:bCs/>
          <w:iCs/>
          <w:lang w:val="en"/>
        </w:rPr>
        <w:pPrChange w:id="704" w:author="Microsoft Office User" w:date="2021-06-15T11:56:00Z">
          <w:pPr>
            <w:ind w:right="270"/>
            <w:jc w:val="both"/>
          </w:pPr>
        </w:pPrChange>
      </w:pPr>
      <w:r>
        <w:rPr>
          <w:bCs/>
          <w:iCs/>
          <w:lang w:val="en"/>
        </w:rPr>
        <w:t xml:space="preserve">Since the value of </w:t>
      </w:r>
      <w:commentRangeStart w:id="705"/>
      <w:del w:id="706" w:author="Microsoft Office User" w:date="2021-06-15T12:59:00Z">
        <w:r w:rsidDel="00E52EFB">
          <w:rPr>
            <w:bCs/>
            <w:iCs/>
            <w:lang w:val="en"/>
          </w:rPr>
          <w:delText>effective population</w:delText>
        </w:r>
      </w:del>
      <w:ins w:id="707" w:author="Microsoft Office User" w:date="2021-06-15T12:59:00Z">
        <w:r w:rsidR="00E52EFB">
          <w:rPr>
            <w:bCs/>
            <w:iCs/>
            <w:lang w:val="en"/>
          </w:rPr>
          <w:t>Ne</w:t>
        </w:r>
      </w:ins>
      <w:r>
        <w:rPr>
          <w:bCs/>
          <w:iCs/>
          <w:lang w:val="en"/>
        </w:rPr>
        <w:t xml:space="preserve"> </w:t>
      </w:r>
      <w:del w:id="708" w:author="Microsoft Office User" w:date="2021-06-15T12:59:00Z">
        <w:r w:rsidDel="00E52EFB">
          <w:rPr>
            <w:bCs/>
            <w:iCs/>
            <w:lang w:val="en"/>
          </w:rPr>
          <w:delText xml:space="preserve">size </w:delText>
        </w:r>
      </w:del>
      <w:commentRangeEnd w:id="705"/>
      <w:r w:rsidR="004D6160">
        <w:rPr>
          <w:rStyle w:val="CommentReference"/>
        </w:rPr>
        <w:commentReference w:id="705"/>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m:t>
        </m:r>
        <m:r>
          <w:ins w:id="709" w:author="Microsoft Office User" w:date="2021-06-15T12:56:00Z">
            <w:rPr>
              <w:rFonts w:ascii="Cambria Math" w:hAnsi="Cambria Math"/>
              <w:lang w:val="en"/>
            </w:rPr>
            <m:t xml:space="preserve"> (theta)</m:t>
          </w:ins>
        </m:r>
        <m:r>
          <w:rPr>
            <w:rFonts w:ascii="Cambria Math" w:hAnsi="Cambria Math"/>
            <w:lang w:val="en"/>
          </w:rPr>
          <m:t>=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w:t>
      </w:r>
      <w:del w:id="710" w:author="Microsoft Office User" w:date="2021-06-14T15:52:00Z">
        <w:r w:rsidR="0053152E" w:rsidDel="00D12298">
          <w:rPr>
            <w:bCs/>
            <w:iCs/>
            <w:lang w:val="en"/>
          </w:rPr>
          <w:delText xml:space="preserve">in the </w:delText>
        </w:r>
      </w:del>
      <w:r w:rsidR="0053152E">
        <w:rPr>
          <w:bCs/>
          <w:iCs/>
          <w:lang w:val="en"/>
        </w:rPr>
        <w:t xml:space="preserve">through time we used two different estimates of </w:t>
      </w:r>
      <m:oMath>
        <m:r>
          <w:ins w:id="711" w:author="Microsoft Office User" w:date="2021-06-14T15:52:00Z">
            <w:rPr>
              <w:rFonts w:ascii="Cambria Math" w:hAnsi="Cambria Math"/>
              <w:lang w:val="en"/>
            </w:rPr>
            <m:t>θ</m:t>
          </w:ins>
        </m:r>
      </m:oMath>
      <w:ins w:id="712" w:author="Microsoft Office User" w:date="2021-06-14T15:52:00Z">
        <w:r w:rsidR="00D12298" w:rsidDel="00D12298">
          <w:rPr>
            <w:bCs/>
            <w:iCs/>
            <w:lang w:val="en"/>
          </w:rPr>
          <w:t xml:space="preserve"> </w:t>
        </w:r>
      </w:ins>
      <w:del w:id="713" w:author="Microsoft Office User" w:date="2021-06-14T15:52:00Z">
        <w:r w:rsidR="0053152E" w:rsidDel="00D12298">
          <w:rPr>
            <w:bCs/>
            <w:iCs/>
            <w:lang w:val="en"/>
          </w:rPr>
          <w:delText>the</w:delText>
        </w:r>
        <w:r w:rsidR="00E76AA5" w:rsidDel="00D12298">
          <w:rPr>
            <w:bCs/>
            <w:iCs/>
            <w:lang w:val="en"/>
          </w:rPr>
          <w:delText>ta</w:delText>
        </w:r>
      </w:del>
      <w:r w:rsidR="00E76AA5">
        <w:rPr>
          <w:bCs/>
          <w:iCs/>
          <w:lang w:val="en"/>
        </w:rPr>
        <w:t>––</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636C2D">
      <w:pPr>
        <w:ind w:right="270"/>
        <w:rPr>
          <w:bCs/>
          <w:iCs/>
          <w:lang w:val="en"/>
        </w:rPr>
        <w:pPrChange w:id="714" w:author="Microsoft Office User" w:date="2021-06-15T11:56:00Z">
          <w:pPr>
            <w:ind w:right="270"/>
            <w:jc w:val="both"/>
          </w:pPr>
        </w:pPrChange>
      </w:pPr>
    </w:p>
    <w:p w14:paraId="3172B73F" w14:textId="69B4D395" w:rsidR="007B22E7" w:rsidRDefault="00D86096" w:rsidP="00636C2D">
      <w:pPr>
        <w:rPr>
          <w:bCs/>
          <w:iCs/>
          <w:lang w:val="en"/>
        </w:rPr>
        <w:pPrChange w:id="715" w:author="Microsoft Office User" w:date="2021-06-15T11:56:00Z">
          <w:pPr>
            <w:jc w:val="both"/>
          </w:pPr>
        </w:pPrChange>
      </w:pPr>
      <w:r>
        <w:rPr>
          <w:bCs/>
          <w:iCs/>
          <w:lang w:val="en"/>
        </w:rPr>
        <w:t>To make estimates of genetic diversity (</w:t>
      </w:r>
      <m:oMath>
        <m:r>
          <w:ins w:id="716" w:author="Microsoft Office User" w:date="2021-06-15T12:56:00Z">
            <w:rPr>
              <w:rFonts w:ascii="Cambria Math" w:hAnsi="Cambria Math"/>
              <w:lang w:val="en"/>
            </w:rPr>
            <m:t>θ</m:t>
          </w:ins>
        </m:r>
      </m:oMath>
      <w:del w:id="717" w:author="Microsoft Office User" w:date="2021-06-15T12:56:00Z">
        <w:r w:rsidDel="00E52EFB">
          <w:rPr>
            <w:bCs/>
            <w:iCs/>
            <w:lang w:val="en"/>
          </w:rPr>
          <w:delText>theta</w:delText>
        </w:r>
      </w:del>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ins w:id="718" w:author="Microsoft Office User" w:date="2021-06-02T10:06:00Z">
        <w:r w:rsidR="001F58F6">
          <w:rPr>
            <w:bCs/>
            <w:iCs/>
            <w:lang w:val="en"/>
          </w:rPr>
          <w:t xml:space="preserve">, </w:t>
        </w:r>
      </w:ins>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w:t>
      </w:r>
      <m:oMath>
        <m:r>
          <w:ins w:id="719" w:author="Microsoft Office User" w:date="2021-06-15T12:56:00Z">
            <w:rPr>
              <w:rFonts w:ascii="Cambria Math" w:hAnsi="Cambria Math"/>
              <w:lang w:val="en"/>
            </w:rPr>
            <m:t>θ</m:t>
          </w:ins>
        </m:r>
      </m:oMath>
      <w:del w:id="720" w:author="Microsoft Office User" w:date="2021-06-15T12:56:00Z">
        <w:r w:rsidR="007B22E7" w:rsidDel="00E52EFB">
          <w:rPr>
            <w:bCs/>
            <w:iCs/>
            <w:lang w:val="en"/>
          </w:rPr>
          <w:delText>theta</w:delText>
        </w:r>
      </w:del>
      <w:r w:rsidR="007B22E7">
        <w:rPr>
          <w:bCs/>
          <w:iCs/>
          <w:lang w:val="en"/>
        </w:rPr>
        <w:t xml:space="preserve">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 xml:space="preserve">site </w:t>
      </w:r>
      <m:oMath>
        <m:r>
          <w:ins w:id="721" w:author="Microsoft Office User" w:date="2021-06-15T12:56:00Z">
            <w:rPr>
              <w:rFonts w:ascii="Cambria Math" w:hAnsi="Cambria Math"/>
              <w:lang w:val="en"/>
            </w:rPr>
            <m:t>θ</m:t>
          </w:ins>
        </m:r>
      </m:oMath>
      <w:del w:id="722" w:author="Microsoft Office User" w:date="2021-06-15T12:56:00Z">
        <w:r w:rsidR="009D3BBF" w:rsidDel="00E52EFB">
          <w:rPr>
            <w:bCs/>
            <w:iCs/>
            <w:lang w:val="en"/>
          </w:rPr>
          <w:delText>theta</w:delText>
        </w:r>
      </w:del>
      <w:r w:rsidR="009D3BBF">
        <w:rPr>
          <w:bCs/>
          <w:iCs/>
          <w:lang w:val="en"/>
        </w:rPr>
        <w:t xml:space="preserve"> with thetaStat (</w:t>
      </w:r>
      <w:proofErr w:type="spellStart"/>
      <w:r w:rsidR="009D3BBF" w:rsidRPr="009D3BBF">
        <w:rPr>
          <w:rFonts w:ascii="Courier" w:hAnsi="Courier"/>
          <w:bCs/>
          <w:iCs/>
          <w:lang w:val="en"/>
        </w:rPr>
        <w:t>thetaStat</w:t>
      </w:r>
      <w:proofErr w:type="spellEnd"/>
      <w:r w:rsidR="009D3BBF" w:rsidRPr="009D3BBF">
        <w:rPr>
          <w:rFonts w:ascii="Courier" w:hAnsi="Courier"/>
          <w:bCs/>
          <w:iCs/>
          <w:lang w:val="en"/>
        </w:rPr>
        <w:t xml:space="preserve"> print</w:t>
      </w:r>
      <w:r w:rsidR="009D3BBF">
        <w:rPr>
          <w:bCs/>
          <w:iCs/>
          <w:lang w:val="en"/>
        </w:rPr>
        <w:t>)</w:t>
      </w:r>
      <w:r w:rsidR="00E217A2">
        <w:rPr>
          <w:bCs/>
          <w:iCs/>
          <w:lang w:val="en"/>
        </w:rPr>
        <w:t>.</w:t>
      </w:r>
    </w:p>
    <w:p w14:paraId="4AB5D023" w14:textId="77777777" w:rsidR="00DE54E4" w:rsidRDefault="00DE54E4" w:rsidP="00636C2D">
      <w:pPr>
        <w:ind w:right="270"/>
        <w:rPr>
          <w:bCs/>
          <w:i/>
          <w:lang w:val="en"/>
        </w:rPr>
        <w:pPrChange w:id="723" w:author="Microsoft Office User" w:date="2021-06-15T11:56:00Z">
          <w:pPr>
            <w:ind w:right="270"/>
            <w:jc w:val="both"/>
          </w:pPr>
        </w:pPrChange>
      </w:pPr>
    </w:p>
    <w:p w14:paraId="3BFEA183" w14:textId="77777777" w:rsidR="00DE54E4" w:rsidRPr="00DE54E4" w:rsidRDefault="00DE54E4" w:rsidP="00636C2D">
      <w:pPr>
        <w:ind w:right="270"/>
        <w:rPr>
          <w:bCs/>
          <w:i/>
          <w:lang w:val="en"/>
        </w:rPr>
        <w:pPrChange w:id="724" w:author="Microsoft Office User" w:date="2021-06-15T11:56:00Z">
          <w:pPr>
            <w:ind w:right="270"/>
            <w:jc w:val="both"/>
          </w:pPr>
        </w:pPrChange>
      </w:pPr>
      <w:r w:rsidRPr="00DE54E4">
        <w:rPr>
          <w:bCs/>
          <w:i/>
          <w:lang w:val="en"/>
        </w:rPr>
        <w:t>Results</w:t>
      </w:r>
    </w:p>
    <w:p w14:paraId="02BBF2E3" w14:textId="3FA58877" w:rsidR="00D53365" w:rsidRDefault="00E217A2" w:rsidP="00636C2D">
      <w:pPr>
        <w:ind w:right="270"/>
        <w:rPr>
          <w:bCs/>
          <w:iCs/>
          <w:lang w:val="en"/>
        </w:rPr>
        <w:pPrChange w:id="725" w:author="Microsoft Office User" w:date="2021-06-15T11:56:00Z">
          <w:pPr>
            <w:ind w:right="270"/>
            <w:jc w:val="both"/>
          </w:pPr>
        </w:pPrChange>
      </w:pPr>
      <w:commentRangeStart w:id="726"/>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w:t>
      </w:r>
      <w:r w:rsidR="0039013A">
        <w:rPr>
          <w:bCs/>
          <w:iCs/>
          <w:lang w:val="en"/>
        </w:rPr>
        <w:t xml:space="preserve"> 1.006e-4</w:t>
      </w:r>
      <w:r w:rsidR="00001B0B">
        <w:rPr>
          <w:bCs/>
          <w:iCs/>
          <w:lang w:val="en"/>
        </w:rPr>
        <w:t xml:space="preserve"> </w:t>
      </w:r>
      <w:r>
        <w:rPr>
          <w:bCs/>
          <w:iCs/>
          <w:lang w:val="en"/>
        </w:rPr>
        <w:t xml:space="preserve">to </w:t>
      </w:r>
      <w:r w:rsidR="0039013A">
        <w:rPr>
          <w:bCs/>
          <w:iCs/>
          <w:lang w:val="en"/>
        </w:rPr>
        <w:t xml:space="preserve">2.183e-4 </w:t>
      </w:r>
      <w:r w:rsidR="00001B0B">
        <w:rPr>
          <w:bCs/>
          <w:iCs/>
          <w:lang w:val="en"/>
        </w:rPr>
        <w:t>(Figure 10)</w:t>
      </w:r>
      <w:r>
        <w:rPr>
          <w:bCs/>
          <w:iCs/>
          <w:lang w:val="en"/>
        </w:rPr>
        <w:t xml:space="preserve">. </w:t>
      </w:r>
      <w:commentRangeEnd w:id="726"/>
      <w:r w:rsidR="004D6160">
        <w:rPr>
          <w:rStyle w:val="CommentReference"/>
        </w:rPr>
        <w:commentReference w:id="726"/>
      </w:r>
    </w:p>
    <w:p w14:paraId="4C711F29" w14:textId="2AC5513F" w:rsidR="00D14EFD" w:rsidRDefault="00D14EFD" w:rsidP="00636C2D">
      <w:pPr>
        <w:ind w:right="270"/>
        <w:rPr>
          <w:bCs/>
          <w:iCs/>
          <w:lang w:val="en"/>
        </w:rPr>
        <w:pPrChange w:id="727" w:author="Microsoft Office User" w:date="2021-06-15T11:56:00Z">
          <w:pPr>
            <w:ind w:right="270"/>
            <w:jc w:val="both"/>
          </w:pPr>
        </w:pPrChange>
      </w:pPr>
    </w:p>
    <w:p w14:paraId="6E7094D9" w14:textId="0F9D9378" w:rsidR="00D14EFD" w:rsidRDefault="00D14EFD" w:rsidP="00636C2D">
      <w:pPr>
        <w:rPr>
          <w:b/>
          <w:bCs/>
          <w:i/>
          <w:iCs/>
        </w:rPr>
      </w:pPr>
      <w:r>
        <w:rPr>
          <w:b/>
          <w:bCs/>
          <w:i/>
          <w:iCs/>
        </w:rPr>
        <w:t>Discussion</w:t>
      </w:r>
    </w:p>
    <w:p w14:paraId="700B3E3E" w14:textId="37D41425" w:rsidR="00D14EFD" w:rsidRDefault="00D14EFD" w:rsidP="00E52EFB">
      <w:r>
        <w:t xml:space="preserve">In this study we removed non-neutral loci in order to make unbiased temporal Ne estimates. Our results show a broad decline of delta smelt effective population size </w:t>
      </w:r>
      <w:r w:rsidR="00E52EFB">
        <w:t>taking place between</w:t>
      </w:r>
      <w:r>
        <w:t xml:space="preserve"> 1995 </w:t>
      </w:r>
      <w:r w:rsidR="00E52EFB">
        <w:t>and</w:t>
      </w:r>
      <w:r>
        <w:t xml:space="preserve"> </w:t>
      </w:r>
      <w:commentRangeStart w:id="728"/>
      <w:r>
        <w:t>2020</w:t>
      </w:r>
      <w:commentRangeEnd w:id="728"/>
      <w:r w:rsidR="00E52EFB">
        <w:rPr>
          <w:rStyle w:val="CommentReference"/>
        </w:rPr>
        <w:commentReference w:id="728"/>
      </w:r>
      <w:r>
        <w:t xml:space="preserve">. In general, </w:t>
      </w:r>
      <w:r w:rsidR="00E52EFB">
        <w:t xml:space="preserve">Ne </w:t>
      </w:r>
      <w:r>
        <w:t xml:space="preserve">estimates made </w:t>
      </w:r>
      <w:r w:rsidR="00E52EFB">
        <w:t>with</w:t>
      </w:r>
      <w:r>
        <w:t xml:space="preserve"> birth year cohorts from the 1990’s and early 2000’s were more varied and more frequently infinite, negative (indicating Ne is too large to accurately be estimated), or </w:t>
      </w:r>
      <w:r w:rsidR="00E52EFB">
        <w:t>&gt;</w:t>
      </w:r>
      <w:r>
        <w:t xml:space="preserve"> 5,000. More </w:t>
      </w:r>
      <w:commentRangeStart w:id="729"/>
      <w:r>
        <w:t xml:space="preserve">recent estimates </w:t>
      </w:r>
      <w:commentRangeEnd w:id="729"/>
      <w:r w:rsidR="00E52EFB">
        <w:rPr>
          <w:rStyle w:val="CommentReference"/>
        </w:rPr>
        <w:commentReference w:id="729"/>
      </w:r>
      <w:r>
        <w:t xml:space="preserve">show less variation, and narrower confidence intervals. </w:t>
      </w:r>
    </w:p>
    <w:p w14:paraId="7A5FC2A3" w14:textId="77777777" w:rsidR="00D14EFD" w:rsidRDefault="00D14EFD" w:rsidP="00E52EFB"/>
    <w:p w14:paraId="46BAD9A1" w14:textId="35A842E3" w:rsidR="00D14EFD" w:rsidRDefault="00E52EFB" w:rsidP="00E52EFB">
      <w:r>
        <w:t xml:space="preserve">Our </w:t>
      </w:r>
      <m:oMath>
        <m:r>
          <w:rPr>
            <w:rFonts w:ascii="Cambria Math" w:hAnsi="Cambria Math"/>
            <w:lang w:val="en"/>
          </w:rPr>
          <m:t>θ</m:t>
        </m:r>
      </m:oMath>
      <w:r>
        <w:t xml:space="preserve"> estimates corroborated our Ne estimates. </w:t>
      </w:r>
      <w:r w:rsidR="00D14EFD">
        <w:t xml:space="preserve">We quantified genetic diversity through two </w:t>
      </w:r>
      <m:oMath>
        <m:r>
          <w:rPr>
            <w:rFonts w:ascii="Cambria Math" w:hAnsi="Cambria Math"/>
            <w:lang w:val="en"/>
          </w:rPr>
          <m:t>θ</m:t>
        </m:r>
      </m:oMath>
      <w:r w:rsidR="00D14EFD">
        <w:t xml:space="preserve"> stati</w:t>
      </w:r>
      <w:proofErr w:type="spellStart"/>
      <w:r w:rsidR="00D14EFD">
        <w:t>stics</w:t>
      </w:r>
      <w:proofErr w:type="spellEnd"/>
      <w:r w:rsidR="00D14EFD">
        <w:t xml:space="preserve">––average pairwise nucleotide difference (pi) and the normalized number of segregating sites. We found both parameters to be declining with pi to be slightly more stable. This is expected as low frequency alleles are more rapidly lost as populations decline. Our diversity </w:t>
      </w:r>
      <w:r w:rsidR="00D14EFD">
        <w:lastRenderedPageBreak/>
        <w:t xml:space="preserve">estimates are consistent with our Ne estimates that show an overall decline over the past 25 </w:t>
      </w:r>
      <w:commentRangeStart w:id="730"/>
      <w:r w:rsidR="00D14EFD">
        <w:t>years</w:t>
      </w:r>
      <w:commentRangeEnd w:id="730"/>
      <w:r w:rsidR="00D14EFD">
        <w:rPr>
          <w:rStyle w:val="CommentReference"/>
        </w:rPr>
        <w:commentReference w:id="730"/>
      </w:r>
      <w:r w:rsidR="00D14EFD">
        <w:t xml:space="preserve">. </w:t>
      </w:r>
      <w:ins w:id="731" w:author="Microsoft Office User" w:date="2021-06-15T13:01:00Z">
        <w:r>
          <w:t xml:space="preserve">There is a lot more here to talk about. </w:t>
        </w:r>
      </w:ins>
    </w:p>
    <w:p w14:paraId="6ECAA032" w14:textId="77777777" w:rsidR="00D14EFD" w:rsidRPr="00BD396E" w:rsidRDefault="00D14EFD" w:rsidP="00636C2D">
      <w:pPr>
        <w:ind w:right="270"/>
        <w:rPr>
          <w:bCs/>
          <w:iCs/>
          <w:lang w:val="en"/>
        </w:rPr>
        <w:pPrChange w:id="732" w:author="Microsoft Office User" w:date="2021-06-15T11:56:00Z">
          <w:pPr>
            <w:ind w:right="270"/>
            <w:jc w:val="both"/>
          </w:pPr>
        </w:pPrChange>
      </w:pPr>
    </w:p>
    <w:p w14:paraId="6CFA63AE" w14:textId="45033CB4" w:rsidR="001B4B9F" w:rsidRDefault="001B4B9F" w:rsidP="00636C2D">
      <w:pPr>
        <w:rPr>
          <w:ins w:id="733" w:author="Microsoft Office User" w:date="2021-06-14T17:17:00Z"/>
        </w:rPr>
        <w:pPrChange w:id="734" w:author="Microsoft Office User" w:date="2021-06-15T11:56:00Z">
          <w:pPr>
            <w:jc w:val="both"/>
          </w:pPr>
        </w:pPrChange>
      </w:pPr>
      <w:r>
        <w:br w:type="page"/>
      </w:r>
    </w:p>
    <w:p w14:paraId="283C95CA" w14:textId="374B3C67" w:rsidR="00B0444B" w:rsidRDefault="00B0444B" w:rsidP="00636C2D">
      <w:pPr>
        <w:rPr>
          <w:ins w:id="735" w:author="Microsoft Office User" w:date="2021-06-14T17:17:00Z"/>
        </w:rPr>
        <w:pPrChange w:id="736" w:author="Microsoft Office User" w:date="2021-06-15T11:56:00Z">
          <w:pPr>
            <w:jc w:val="both"/>
          </w:pPr>
        </w:pPrChange>
      </w:pPr>
    </w:p>
    <w:p w14:paraId="5D3A41CC" w14:textId="709E69B0" w:rsidR="00B0444B" w:rsidDel="00B0444B" w:rsidRDefault="00B0444B" w:rsidP="00636C2D">
      <w:pPr>
        <w:rPr>
          <w:del w:id="737" w:author="Microsoft Office User" w:date="2021-06-14T17:17:00Z"/>
          <w:b/>
          <w:bCs/>
          <w:i/>
          <w:iCs/>
        </w:rPr>
        <w:pPrChange w:id="738" w:author="Microsoft Office User" w:date="2021-06-15T11:56:00Z">
          <w:pPr/>
        </w:pPrChange>
      </w:pPr>
      <w:moveToRangeStart w:id="739" w:author="Microsoft Office User" w:date="2021-06-14T17:17:00Z" w:name="move74583485"/>
      <w:moveTo w:id="740" w:author="Microsoft Office User" w:date="2021-06-14T17:17:00Z">
        <w:del w:id="741" w:author="Microsoft Office User" w:date="2021-06-14T17:17:00Z">
          <w:r w:rsidDel="00B0444B">
            <w:rPr>
              <w:b/>
              <w:bCs/>
              <w:i/>
              <w:iCs/>
            </w:rPr>
            <w:delText>Genome Assembly</w:delText>
          </w:r>
        </w:del>
      </w:moveTo>
    </w:p>
    <w:p w14:paraId="1EFB1251" w14:textId="5B84CFA6" w:rsidR="00B0444B" w:rsidDel="00D14EFD" w:rsidRDefault="00B0444B" w:rsidP="00636C2D">
      <w:pPr>
        <w:rPr>
          <w:del w:id="742" w:author="Microsoft Office User" w:date="2021-06-14T17:22:00Z"/>
          <w:moveTo w:id="743" w:author="Microsoft Office User" w:date="2021-06-14T17:17:00Z"/>
        </w:rPr>
        <w:pPrChange w:id="744" w:author="Microsoft Office User" w:date="2021-06-15T11:56:00Z">
          <w:pPr/>
        </w:pPrChange>
      </w:pPr>
      <w:moveTo w:id="745" w:author="Microsoft Office User" w:date="2021-06-14T17:17:00Z">
        <w:del w:id="746" w:author="Microsoft Office User" w:date="2021-06-14T17:22:00Z">
          <w:r w:rsidDel="00D14EFD">
            <w:delTex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delText>
          </w:r>
          <w:r w:rsidDel="00D14EFD">
            <w:rPr>
              <w:i/>
              <w:iCs/>
            </w:rPr>
            <w:delText>Hypomesus nipponensis</w:delText>
          </w:r>
          <w:r w:rsidDel="00D14EFD">
            <w:delTex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delText>
          </w:r>
          <w:r w:rsidRPr="0097144D" w:rsidDel="00D14EFD">
            <w:rPr>
              <w:i/>
              <w:iCs/>
            </w:rPr>
            <w:delText>Actinopterygii</w:delText>
          </w:r>
          <w:r w:rsidDel="00D14EFD">
            <w:delText xml:space="preserve"> BUSCO database.</w:delText>
          </w:r>
        </w:del>
      </w:moveTo>
    </w:p>
    <w:moveToRangeEnd w:id="739"/>
    <w:p w14:paraId="4E924A53" w14:textId="77777777" w:rsidR="00B0444B" w:rsidDel="00D14EFD" w:rsidRDefault="00B0444B" w:rsidP="00636C2D">
      <w:pPr>
        <w:rPr>
          <w:del w:id="747" w:author="Microsoft Office User" w:date="2021-06-14T17:23:00Z"/>
        </w:rPr>
        <w:pPrChange w:id="748" w:author="Microsoft Office User" w:date="2021-06-15T11:56:00Z">
          <w:pPr>
            <w:jc w:val="both"/>
          </w:pPr>
        </w:pPrChange>
      </w:pPr>
    </w:p>
    <w:p w14:paraId="5E9F7CCA" w14:textId="77777777" w:rsidR="00106145" w:rsidDel="00D14EFD" w:rsidRDefault="00106145" w:rsidP="00636C2D">
      <w:pPr>
        <w:rPr>
          <w:del w:id="749" w:author="Microsoft Office User" w:date="2021-06-14T17:23:00Z"/>
        </w:rPr>
        <w:pPrChange w:id="750" w:author="Microsoft Office User" w:date="2021-06-15T11:56:00Z">
          <w:pPr>
            <w:jc w:val="both"/>
          </w:pPr>
        </w:pPrChange>
      </w:pPr>
    </w:p>
    <w:p w14:paraId="4FABE29E" w14:textId="53512F6F" w:rsidR="00106145" w:rsidRDefault="00106145" w:rsidP="00636C2D">
      <w:pPr>
        <w:pStyle w:val="Heading1"/>
        <w:rPr>
          <w:ins w:id="751" w:author="Microsoft Office User" w:date="2021-06-14T17:14:00Z"/>
        </w:rPr>
        <w:pPrChange w:id="752" w:author="Microsoft Office User" w:date="2021-06-15T11:56:00Z">
          <w:pPr>
            <w:pStyle w:val="Heading1"/>
            <w:jc w:val="both"/>
          </w:pPr>
        </w:pPrChange>
      </w:pPr>
      <w:r w:rsidRPr="00D96AC9">
        <w:t xml:space="preserve">Task </w:t>
      </w:r>
      <w:del w:id="753" w:author="Microsoft Office User" w:date="2021-06-15T07:28:00Z">
        <w:r w:rsidRPr="00D96AC9" w:rsidDel="00743911">
          <w:delText>4</w:delText>
        </w:r>
      </w:del>
      <w:ins w:id="754" w:author="Microsoft Office User" w:date="2021-06-15T07:28:00Z">
        <w:r w:rsidR="00743911">
          <w:t>3??</w:t>
        </w:r>
      </w:ins>
      <w:r w:rsidRPr="00D96AC9">
        <w:t>: Sex Marker</w:t>
      </w:r>
    </w:p>
    <w:p w14:paraId="6E6D5993" w14:textId="38DABC81" w:rsidR="00B0444B" w:rsidRPr="00B0444B" w:rsidRDefault="00B0444B" w:rsidP="00636C2D">
      <w:pPr>
        <w:pStyle w:val="ListParagraph"/>
        <w:numPr>
          <w:ilvl w:val="0"/>
          <w:numId w:val="4"/>
        </w:numPr>
        <w:rPr>
          <w:ins w:id="755" w:author="Microsoft Office User" w:date="2021-06-14T17:14:00Z"/>
        </w:rPr>
        <w:pPrChange w:id="756" w:author="Microsoft Office User" w:date="2021-06-15T11:56:00Z">
          <w:pPr/>
        </w:pPrChange>
      </w:pPr>
      <w:ins w:id="757" w:author="Microsoft Office User" w:date="2021-06-14T17:14:00Z">
        <w:r w:rsidRPr="00B0444B">
          <w:t>Background</w:t>
        </w:r>
      </w:ins>
    </w:p>
    <w:p w14:paraId="209AE40C" w14:textId="77777777" w:rsidR="00B0444B" w:rsidRPr="00B0444B" w:rsidRDefault="00B0444B" w:rsidP="00636C2D">
      <w:pPr>
        <w:pStyle w:val="ListParagraph"/>
        <w:numPr>
          <w:ilvl w:val="0"/>
          <w:numId w:val="4"/>
        </w:numPr>
        <w:ind w:right="270"/>
        <w:rPr>
          <w:ins w:id="758" w:author="Microsoft Office User" w:date="2021-06-14T17:14:00Z"/>
          <w:bCs/>
        </w:rPr>
        <w:pPrChange w:id="759" w:author="Microsoft Office User" w:date="2021-06-15T11:56:00Z">
          <w:pPr>
            <w:ind w:right="270"/>
            <w:jc w:val="both"/>
          </w:pPr>
        </w:pPrChange>
      </w:pPr>
      <w:ins w:id="760" w:author="Microsoft Office User" w:date="2021-06-14T17:14:00Z">
        <w:r w:rsidRPr="00B0444B">
          <w:rPr>
            <w:bCs/>
          </w:rPr>
          <w:t>DNA sampling &amp; sequencing</w:t>
        </w:r>
      </w:ins>
    </w:p>
    <w:p w14:paraId="0D7DB079" w14:textId="77777777" w:rsidR="00B0444B" w:rsidRPr="00B0444B" w:rsidRDefault="00B0444B" w:rsidP="00636C2D">
      <w:pPr>
        <w:pStyle w:val="Heading2"/>
        <w:numPr>
          <w:ilvl w:val="0"/>
          <w:numId w:val="4"/>
        </w:numPr>
        <w:rPr>
          <w:ins w:id="761" w:author="Microsoft Office User" w:date="2021-06-14T17:15:00Z"/>
          <w:b w:val="0"/>
          <w:bCs/>
          <w:i w:val="0"/>
          <w:rPrChange w:id="762" w:author="Microsoft Office User" w:date="2021-06-14T17:16:00Z">
            <w:rPr>
              <w:ins w:id="763" w:author="Microsoft Office User" w:date="2021-06-14T17:15:00Z"/>
            </w:rPr>
          </w:rPrChange>
        </w:rPr>
        <w:pPrChange w:id="764" w:author="Microsoft Office User" w:date="2021-06-15T11:56:00Z">
          <w:pPr>
            <w:pStyle w:val="Heading2"/>
            <w:jc w:val="both"/>
          </w:pPr>
        </w:pPrChange>
      </w:pPr>
      <w:ins w:id="765" w:author="Microsoft Office User" w:date="2021-06-14T17:15:00Z">
        <w:r w:rsidRPr="00B0444B">
          <w:rPr>
            <w:b w:val="0"/>
            <w:bCs/>
            <w:i w:val="0"/>
            <w:rPrChange w:id="766" w:author="Microsoft Office User" w:date="2021-06-14T17:16:00Z">
              <w:rPr/>
            </w:rPrChange>
          </w:rPr>
          <w:t>Genome wide association study</w:t>
        </w:r>
      </w:ins>
    </w:p>
    <w:p w14:paraId="6371B271" w14:textId="77777777" w:rsidR="00B0444B" w:rsidRPr="00B0444B" w:rsidRDefault="00B0444B" w:rsidP="00636C2D">
      <w:pPr>
        <w:pStyle w:val="Heading2"/>
        <w:numPr>
          <w:ilvl w:val="0"/>
          <w:numId w:val="4"/>
        </w:numPr>
        <w:rPr>
          <w:ins w:id="767" w:author="Microsoft Office User" w:date="2021-06-14T17:15:00Z"/>
          <w:b w:val="0"/>
          <w:bCs/>
          <w:i w:val="0"/>
          <w:rPrChange w:id="768" w:author="Microsoft Office User" w:date="2021-06-14T17:16:00Z">
            <w:rPr>
              <w:ins w:id="769" w:author="Microsoft Office User" w:date="2021-06-14T17:15:00Z"/>
            </w:rPr>
          </w:rPrChange>
        </w:rPr>
        <w:pPrChange w:id="770" w:author="Microsoft Office User" w:date="2021-06-15T11:56:00Z">
          <w:pPr>
            <w:pStyle w:val="Heading2"/>
            <w:jc w:val="both"/>
          </w:pPr>
        </w:pPrChange>
      </w:pPr>
      <w:ins w:id="771" w:author="Microsoft Office User" w:date="2021-06-14T17:15:00Z">
        <w:r w:rsidRPr="00B0444B">
          <w:rPr>
            <w:b w:val="0"/>
            <w:bCs/>
            <w:i w:val="0"/>
            <w:rPrChange w:id="772" w:author="Microsoft Office User" w:date="2021-06-14T17:16:00Z">
              <w:rPr/>
            </w:rPrChange>
          </w:rPr>
          <w:t>Depth analysis</w:t>
        </w:r>
      </w:ins>
    </w:p>
    <w:p w14:paraId="78C66BEB" w14:textId="704BC2AD" w:rsidR="00B0444B" w:rsidRDefault="00B0444B" w:rsidP="00636C2D">
      <w:pPr>
        <w:pStyle w:val="Heading2"/>
        <w:numPr>
          <w:ilvl w:val="0"/>
          <w:numId w:val="4"/>
        </w:numPr>
        <w:rPr>
          <w:ins w:id="773" w:author="Microsoft Office User" w:date="2021-06-14T17:17:00Z"/>
          <w:b w:val="0"/>
          <w:bCs/>
          <w:i w:val="0"/>
        </w:rPr>
        <w:pPrChange w:id="774" w:author="Microsoft Office User" w:date="2021-06-15T11:56:00Z">
          <w:pPr>
            <w:pStyle w:val="Heading2"/>
            <w:numPr>
              <w:numId w:val="3"/>
            </w:numPr>
            <w:ind w:left="360" w:hanging="360"/>
            <w:jc w:val="both"/>
          </w:pPr>
        </w:pPrChange>
      </w:pPr>
      <w:ins w:id="775" w:author="Microsoft Office User" w:date="2021-06-14T17:16:00Z">
        <w:r w:rsidRPr="00B0444B">
          <w:rPr>
            <w:b w:val="0"/>
            <w:bCs/>
            <w:i w:val="0"/>
            <w:rPrChange w:id="776" w:author="Microsoft Office User" w:date="2021-06-14T17:16:00Z">
              <w:rPr/>
            </w:rPrChange>
          </w:rPr>
          <w:t>K-</w:t>
        </w:r>
        <w:proofErr w:type="spellStart"/>
        <w:r w:rsidRPr="00B0444B">
          <w:rPr>
            <w:b w:val="0"/>
            <w:bCs/>
            <w:i w:val="0"/>
            <w:rPrChange w:id="777" w:author="Microsoft Office User" w:date="2021-06-14T17:16:00Z">
              <w:rPr/>
            </w:rPrChange>
          </w:rPr>
          <w:t>mer</w:t>
        </w:r>
        <w:proofErr w:type="spellEnd"/>
        <w:r w:rsidRPr="00B0444B">
          <w:rPr>
            <w:b w:val="0"/>
            <w:bCs/>
            <w:i w:val="0"/>
            <w:rPrChange w:id="778" w:author="Microsoft Office User" w:date="2021-06-14T17:16:00Z">
              <w:rPr/>
            </w:rPrChange>
          </w:rPr>
          <w:t xml:space="preserve"> analysis</w:t>
        </w:r>
      </w:ins>
    </w:p>
    <w:p w14:paraId="25785CC9" w14:textId="43F4CCC7" w:rsidR="00B0444B" w:rsidRPr="00B0444B" w:rsidRDefault="00B0444B" w:rsidP="00636C2D">
      <w:pPr>
        <w:pStyle w:val="Heading2"/>
        <w:numPr>
          <w:ilvl w:val="0"/>
          <w:numId w:val="4"/>
        </w:numPr>
        <w:rPr>
          <w:ins w:id="779" w:author="Microsoft Office User" w:date="2021-06-14T17:17:00Z"/>
          <w:b w:val="0"/>
          <w:bCs/>
          <w:i w:val="0"/>
          <w:rPrChange w:id="780" w:author="Microsoft Office User" w:date="2021-06-14T17:17:00Z">
            <w:rPr>
              <w:ins w:id="781" w:author="Microsoft Office User" w:date="2021-06-14T17:17:00Z"/>
            </w:rPr>
          </w:rPrChange>
        </w:rPr>
        <w:pPrChange w:id="782" w:author="Microsoft Office User" w:date="2021-06-15T11:56:00Z">
          <w:pPr/>
        </w:pPrChange>
      </w:pPr>
      <w:ins w:id="783" w:author="Microsoft Office User" w:date="2021-06-14T17:17:00Z">
        <w:r w:rsidRPr="00B0444B">
          <w:rPr>
            <w:b w:val="0"/>
            <w:bCs/>
            <w:i w:val="0"/>
            <w:rPrChange w:id="784" w:author="Microsoft Office User" w:date="2021-06-14T17:17:00Z">
              <w:rPr/>
            </w:rPrChange>
          </w:rPr>
          <w:t>Discussion</w:t>
        </w:r>
      </w:ins>
    </w:p>
    <w:p w14:paraId="2160BBEC" w14:textId="77777777" w:rsidR="00B0444B" w:rsidRPr="00B0444B" w:rsidRDefault="00B0444B" w:rsidP="00636C2D">
      <w:pPr>
        <w:rPr>
          <w:ins w:id="785" w:author="Microsoft Office User" w:date="2021-06-14T17:15:00Z"/>
          <w:rPrChange w:id="786" w:author="Microsoft Office User" w:date="2021-06-14T17:17:00Z">
            <w:rPr>
              <w:ins w:id="787" w:author="Microsoft Office User" w:date="2021-06-14T17:15:00Z"/>
              <w:i/>
            </w:rPr>
          </w:rPrChange>
        </w:rPr>
        <w:pPrChange w:id="788" w:author="Microsoft Office User" w:date="2021-06-15T11:56:00Z">
          <w:pPr>
            <w:jc w:val="both"/>
          </w:pPr>
        </w:pPrChange>
      </w:pPr>
    </w:p>
    <w:p w14:paraId="7D35C90D" w14:textId="6A04EAFB" w:rsidR="00B0444B" w:rsidRPr="00B0444B" w:rsidDel="00B0444B" w:rsidRDefault="00B0444B" w:rsidP="00636C2D">
      <w:pPr>
        <w:rPr>
          <w:del w:id="789" w:author="Microsoft Office User" w:date="2021-06-14T17:16:00Z"/>
        </w:rPr>
        <w:pPrChange w:id="790" w:author="Microsoft Office User" w:date="2021-06-15T11:56:00Z">
          <w:pPr>
            <w:pStyle w:val="Heading1"/>
            <w:jc w:val="both"/>
          </w:pPr>
        </w:pPrChange>
      </w:pPr>
    </w:p>
    <w:p w14:paraId="10219999" w14:textId="77777777" w:rsidR="00106145" w:rsidRDefault="00106145" w:rsidP="00636C2D">
      <w:pPr>
        <w:pStyle w:val="Heading2"/>
        <w:pPrChange w:id="791" w:author="Microsoft Office User" w:date="2021-06-15T11:56:00Z">
          <w:pPr>
            <w:pStyle w:val="Heading2"/>
            <w:jc w:val="both"/>
          </w:pPr>
        </w:pPrChange>
      </w:pPr>
      <w:r>
        <w:t>Background</w:t>
      </w:r>
    </w:p>
    <w:p w14:paraId="740E4005" w14:textId="4E6CDE88" w:rsidR="00106145" w:rsidRDefault="00106145" w:rsidP="00636C2D">
      <w:pPr>
        <w:ind w:right="270"/>
        <w:rPr>
          <w:bCs/>
          <w:iCs/>
        </w:rPr>
        <w:pPrChange w:id="792" w:author="Microsoft Office User" w:date="2021-06-15T11:56:00Z">
          <w:pPr>
            <w:ind w:right="270"/>
            <w:jc w:val="both"/>
          </w:pPr>
        </w:pPrChange>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w:t>
      </w:r>
      <w:del w:id="793" w:author="Microsoft Office User" w:date="2021-06-14T16:04:00Z">
        <w:r w:rsidRPr="00AD4FB8" w:rsidDel="00512C6A">
          <w:rPr>
            <w:bCs/>
            <w:iCs/>
          </w:rPr>
          <w:delText xml:space="preserve">not only </w:delText>
        </w:r>
      </w:del>
      <w:r w:rsidRPr="00AD4FB8">
        <w:rPr>
          <w:bCs/>
          <w:iCs/>
        </w:rPr>
        <w:t xml:space="preserve">for understanding </w:t>
      </w:r>
      <w:ins w:id="794" w:author="Microsoft Office User" w:date="2021-06-14T16:04:00Z">
        <w:r w:rsidR="00512C6A">
          <w:rPr>
            <w:bCs/>
            <w:iCs/>
          </w:rPr>
          <w:t xml:space="preserve">both </w:t>
        </w:r>
      </w:ins>
      <w:r w:rsidRPr="00AD4FB8">
        <w:rPr>
          <w:bCs/>
          <w:iCs/>
        </w:rPr>
        <w:t xml:space="preserve">the biology of </w:t>
      </w:r>
      <w:del w:id="795" w:author="Microsoft Office User" w:date="2021-06-14T16:04:00Z">
        <w:r w:rsidRPr="00AD4FB8" w:rsidDel="00512C6A">
          <w:rPr>
            <w:bCs/>
            <w:iCs/>
          </w:rPr>
          <w:delText>the individual species of fish</w:delText>
        </w:r>
      </w:del>
      <w:ins w:id="796" w:author="Microsoft Office User" w:date="2021-06-14T16:04:00Z">
        <w:r w:rsidR="00512C6A">
          <w:rPr>
            <w:bCs/>
            <w:iCs/>
          </w:rPr>
          <w:t>a species</w:t>
        </w:r>
      </w:ins>
      <w:r w:rsidRPr="00AD4FB8">
        <w:rPr>
          <w:bCs/>
          <w:iCs/>
        </w:rPr>
        <w:t xml:space="preserve"> </w:t>
      </w:r>
      <w:del w:id="797" w:author="Microsoft Office User" w:date="2021-06-14T16:04:00Z">
        <w:r w:rsidRPr="00AD4FB8" w:rsidDel="00512C6A">
          <w:rPr>
            <w:bCs/>
            <w:iCs/>
          </w:rPr>
          <w:delText>but</w:delText>
        </w:r>
        <w:r w:rsidDel="00512C6A">
          <w:rPr>
            <w:bCs/>
            <w:iCs/>
          </w:rPr>
          <w:delText xml:space="preserve"> also</w:delText>
        </w:r>
        <w:r w:rsidRPr="00AD4FB8" w:rsidDel="00512C6A">
          <w:rPr>
            <w:bCs/>
            <w:iCs/>
          </w:rPr>
          <w:delText xml:space="preserve"> for</w:delText>
        </w:r>
      </w:del>
      <w:ins w:id="798" w:author="Microsoft Office User" w:date="2021-06-14T16:04:00Z">
        <w:r w:rsidR="00512C6A">
          <w:rPr>
            <w:bCs/>
            <w:iCs/>
          </w:rPr>
          <w:t>and for</w:t>
        </w:r>
      </w:ins>
      <w:r w:rsidRPr="00AD4FB8">
        <w:rPr>
          <w:bCs/>
          <w:iCs/>
        </w:rPr>
        <w:t xml:space="preserve">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del w:id="799" w:author="Microsoft Office User" w:date="2021-06-14T16:05:00Z">
        <w:r w:rsidRPr="00AD4FB8" w:rsidDel="00512C6A">
          <w:rPr>
            <w:bCs/>
            <w:iCs/>
          </w:rPr>
          <w:delText xml:space="preserve"> </w:delText>
        </w:r>
      </w:del>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636C2D">
      <w:pPr>
        <w:ind w:right="270"/>
        <w:rPr>
          <w:bCs/>
          <w:iCs/>
        </w:rPr>
        <w:pPrChange w:id="800" w:author="Microsoft Office User" w:date="2021-06-15T11:56:00Z">
          <w:pPr>
            <w:ind w:right="270"/>
            <w:jc w:val="both"/>
          </w:pPr>
        </w:pPrChange>
      </w:pPr>
    </w:p>
    <w:p w14:paraId="5DAC152F" w14:textId="77777777" w:rsidR="00106145" w:rsidRDefault="00106145" w:rsidP="00636C2D">
      <w:pPr>
        <w:ind w:right="270"/>
        <w:rPr>
          <w:bCs/>
          <w:iCs/>
        </w:rPr>
        <w:pPrChange w:id="801" w:author="Microsoft Office User" w:date="2021-06-15T11:56:00Z">
          <w:pPr>
            <w:ind w:right="270"/>
            <w:jc w:val="both"/>
          </w:pPr>
        </w:pPrChange>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636C2D">
      <w:pPr>
        <w:ind w:right="270"/>
        <w:rPr>
          <w:bCs/>
          <w:iCs/>
        </w:rPr>
        <w:pPrChange w:id="802" w:author="Microsoft Office User" w:date="2021-06-15T11:56:00Z">
          <w:pPr>
            <w:ind w:right="270"/>
            <w:jc w:val="both"/>
          </w:pPr>
        </w:pPrChange>
      </w:pPr>
    </w:p>
    <w:p w14:paraId="28E4C7EA" w14:textId="77777777" w:rsidR="00106145" w:rsidRPr="00AD4FB8" w:rsidRDefault="00106145" w:rsidP="00636C2D">
      <w:pPr>
        <w:ind w:right="270"/>
        <w:rPr>
          <w:bCs/>
          <w:iCs/>
        </w:rPr>
        <w:pPrChange w:id="803" w:author="Microsoft Office User" w:date="2021-06-15T11:56:00Z">
          <w:pPr>
            <w:ind w:right="270"/>
            <w:jc w:val="both"/>
          </w:pPr>
        </w:pPrChange>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636C2D">
      <w:pPr>
        <w:ind w:right="270"/>
        <w:rPr>
          <w:b/>
          <w:i/>
        </w:rPr>
        <w:pPrChange w:id="804" w:author="Microsoft Office User" w:date="2021-06-15T11:56:00Z">
          <w:pPr>
            <w:ind w:right="270"/>
            <w:jc w:val="both"/>
          </w:pPr>
        </w:pPrChange>
      </w:pPr>
    </w:p>
    <w:p w14:paraId="276AB127" w14:textId="77777777" w:rsidR="00BD396E" w:rsidRDefault="00BD396E" w:rsidP="00636C2D">
      <w:pPr>
        <w:ind w:right="270"/>
        <w:rPr>
          <w:b/>
          <w:i/>
        </w:rPr>
        <w:pPrChange w:id="805" w:author="Microsoft Office User" w:date="2021-06-15T11:56:00Z">
          <w:pPr>
            <w:ind w:right="270"/>
            <w:jc w:val="both"/>
          </w:pPr>
        </w:pPrChange>
      </w:pPr>
    </w:p>
    <w:p w14:paraId="0F562BA0" w14:textId="77777777" w:rsidR="00106145" w:rsidRPr="00836372" w:rsidRDefault="00106145" w:rsidP="00636C2D">
      <w:pPr>
        <w:ind w:right="270"/>
        <w:rPr>
          <w:b/>
          <w:i/>
        </w:rPr>
        <w:pPrChange w:id="806" w:author="Microsoft Office User" w:date="2021-06-15T11:56:00Z">
          <w:pPr>
            <w:ind w:right="270"/>
            <w:jc w:val="both"/>
          </w:pPr>
        </w:pPrChange>
      </w:pPr>
      <w:r w:rsidRPr="00836372">
        <w:rPr>
          <w:b/>
          <w:i/>
        </w:rPr>
        <w:t>DNA sampling &amp; sequencing</w:t>
      </w:r>
    </w:p>
    <w:p w14:paraId="77D45763" w14:textId="77777777" w:rsidR="00106145" w:rsidRDefault="00106145" w:rsidP="00636C2D">
      <w:pPr>
        <w:ind w:right="270"/>
        <w:rPr>
          <w:i/>
        </w:rPr>
        <w:pPrChange w:id="807" w:author="Microsoft Office User" w:date="2021-06-15T11:56:00Z">
          <w:pPr>
            <w:ind w:right="270"/>
            <w:jc w:val="both"/>
          </w:pPr>
        </w:pPrChange>
      </w:pPr>
      <w:proofErr w:type="spellStart"/>
      <w:r>
        <w:rPr>
          <w:i/>
        </w:rPr>
        <w:lastRenderedPageBreak/>
        <w:t>Methods</w:t>
      </w:r>
      <w:proofErr w:type="spellEnd"/>
    </w:p>
    <w:p w14:paraId="28296EFF" w14:textId="77777777" w:rsidR="00106145" w:rsidRDefault="00106145" w:rsidP="00636C2D">
      <w:pPr>
        <w:pPrChange w:id="808" w:author="Microsoft Office User" w:date="2021-06-15T11:56:00Z">
          <w:pPr>
            <w:jc w:val="both"/>
          </w:pPr>
        </w:pPrChange>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636C2D">
      <w:pPr>
        <w:pPrChange w:id="809" w:author="Microsoft Office User" w:date="2021-06-15T11:56:00Z">
          <w:pPr>
            <w:jc w:val="both"/>
          </w:pPr>
        </w:pPrChange>
      </w:pPr>
    </w:p>
    <w:p w14:paraId="3F0BE78C" w14:textId="3DEE6E1D" w:rsidR="00106145" w:rsidRDefault="00106145" w:rsidP="00636C2D">
      <w:pPr>
        <w:pPrChange w:id="810" w:author="Microsoft Office User" w:date="2021-06-15T11:56:00Z">
          <w:pPr>
            <w:jc w:val="both"/>
          </w:pPr>
        </w:pPrChange>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del w:id="811" w:author="Microsoft Office User" w:date="2021-06-14T16:10:00Z">
        <w:r w:rsidRPr="00D417D1" w:rsidDel="00512C6A">
          <w:delText xml:space="preserve">. </w:delText>
        </w:r>
      </w:del>
      <w:ins w:id="812" w:author="Microsoft Office User" w:date="2021-06-14T17:09:00Z">
        <w:r w:rsidR="00512C6A">
          <w:t xml:space="preserve">, </w:t>
        </w:r>
      </w:ins>
      <w:ins w:id="813" w:author="Microsoft Office User" w:date="2021-06-14T16:09:00Z">
        <w:r w:rsidR="00512C6A">
          <w:t>provid</w:t>
        </w:r>
      </w:ins>
      <w:ins w:id="814" w:author="Microsoft Office User" w:date="2021-06-14T17:09:00Z">
        <w:r w:rsidR="00512C6A">
          <w:t>ing</w:t>
        </w:r>
      </w:ins>
      <w:ins w:id="815" w:author="Microsoft Office User" w:date="2021-06-14T16:09:00Z">
        <w:r w:rsidR="00512C6A">
          <w:t xml:space="preserve"> more coverage of the genome tha</w:t>
        </w:r>
      </w:ins>
      <w:ins w:id="816" w:author="Microsoft Office User" w:date="2021-06-14T17:09:00Z">
        <w:r w:rsidR="00512C6A">
          <w:t>n</w:t>
        </w:r>
      </w:ins>
      <w:ins w:id="817" w:author="Microsoft Office User" w:date="2021-06-14T16:09:00Z">
        <w:r w:rsidR="00512C6A">
          <w:t xml:space="preserve"> Sbf1. </w:t>
        </w:r>
      </w:ins>
      <w:proofErr w:type="spellStart"/>
      <w:r w:rsidRPr="00D417D1">
        <w:t>RAD</w:t>
      </w:r>
      <w:proofErr w:type="spellEnd"/>
      <w:r w:rsidRPr="00D417D1">
        <w:t xml:space="preserve"> sequencing libraries were prepared at the GVL according to Ali et al (</w:t>
      </w:r>
      <w:proofErr w:type="gramStart"/>
      <w:r w:rsidRPr="00D417D1">
        <w:t>2016</w:t>
      </w:r>
      <w:r w:rsidRPr="00512C6A">
        <w:rPr>
          <w:highlight w:val="yellow"/>
          <w:rPrChange w:id="818" w:author="Microsoft Office User" w:date="2021-06-14T16:09:00Z">
            <w:rPr/>
          </w:rPrChange>
        </w:rPr>
        <w:t>)&lt;</w:t>
      </w:r>
      <w:proofErr w:type="gramEnd"/>
      <w:r w:rsidRPr="00512C6A">
        <w:rPr>
          <w:highlight w:val="yellow"/>
          <w:rPrChange w:id="819" w:author="Microsoft Office User" w:date="2021-06-14T16:09:00Z">
            <w:rPr/>
          </w:rPrChange>
        </w:rP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636C2D">
      <w:pPr>
        <w:pPrChange w:id="820" w:author="Microsoft Office User" w:date="2021-06-15T11:56:00Z">
          <w:pPr>
            <w:jc w:val="both"/>
          </w:pPr>
        </w:pPrChange>
      </w:pPr>
    </w:p>
    <w:p w14:paraId="1FF23A83" w14:textId="77777777" w:rsidR="00106145" w:rsidRPr="00D417D1" w:rsidRDefault="00106145" w:rsidP="00636C2D">
      <w:pPr>
        <w:rPr>
          <w:i/>
        </w:rPr>
        <w:pPrChange w:id="821" w:author="Microsoft Office User" w:date="2021-06-15T11:56:00Z">
          <w:pPr>
            <w:jc w:val="both"/>
          </w:pPr>
        </w:pPrChange>
      </w:pPr>
    </w:p>
    <w:p w14:paraId="2ABB6844" w14:textId="77777777" w:rsidR="00106145" w:rsidRPr="00836372" w:rsidRDefault="00106145" w:rsidP="00636C2D">
      <w:pPr>
        <w:pStyle w:val="Heading2"/>
        <w:pPrChange w:id="822" w:author="Microsoft Office User" w:date="2021-06-15T11:56:00Z">
          <w:pPr>
            <w:pStyle w:val="Heading2"/>
            <w:jc w:val="both"/>
          </w:pPr>
        </w:pPrChange>
      </w:pPr>
      <w:r w:rsidRPr="00836372">
        <w:t>Genome wide association study</w:t>
      </w:r>
    </w:p>
    <w:p w14:paraId="729BC6C7" w14:textId="77777777" w:rsidR="00106145" w:rsidRDefault="00106145" w:rsidP="00636C2D">
      <w:pPr>
        <w:rPr>
          <w:i/>
        </w:rPr>
        <w:pPrChange w:id="823" w:author="Microsoft Office User" w:date="2021-06-15T11:56:00Z">
          <w:pPr>
            <w:jc w:val="both"/>
          </w:pPr>
        </w:pPrChange>
      </w:pPr>
      <w:r w:rsidRPr="00836372">
        <w:rPr>
          <w:i/>
        </w:rPr>
        <w:t>Methods</w:t>
      </w:r>
    </w:p>
    <w:p w14:paraId="5D25A478" w14:textId="0BA82601" w:rsidR="00106145" w:rsidRPr="0058255B" w:rsidRDefault="00106145" w:rsidP="00636C2D">
      <w:pPr>
        <w:pPrChange w:id="824" w:author="Microsoft Office User" w:date="2021-06-15T11:56:00Z">
          <w:pPr>
            <w:jc w:val="both"/>
          </w:pPr>
        </w:pPrChange>
      </w:pPr>
      <w:r>
        <w:t>We performed two rounds of a genome wide association study (GWAS) using the new male and female reference genomes. For each GWAS</w:t>
      </w:r>
      <w:del w:id="825" w:author="Microsoft Office User" w:date="2021-06-15T16:56:00Z">
        <w:r w:rsidDel="00124CED">
          <w:delText>,</w:delText>
        </w:r>
      </w:del>
      <w:r>
        <w:t xml:space="preserve">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ins w:id="826" w:author="Microsoft Office User" w:date="2021-06-15T16:56:00Z">
        <w:r w:rsidR="00124CED">
          <w:t>in</w:t>
        </w:r>
        <w:r w:rsidR="00124CED" w:rsidRPr="00D417D1">
          <w:t xml:space="preserve"> the program ANGSD</w:t>
        </w:r>
        <w:r w:rsidR="00124CED" w:rsidRPr="00D417D1">
          <w:fldChar w:fldCharType="begin" w:fldLock="1"/>
        </w:r>
        <w:r w:rsidR="00124CED">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124CED" w:rsidRPr="00D417D1">
          <w:fldChar w:fldCharType="separate"/>
        </w:r>
        <w:r w:rsidR="00124CED" w:rsidRPr="008434CB">
          <w:rPr>
            <w:noProof/>
            <w:vertAlign w:val="superscript"/>
          </w:rPr>
          <w:t>12</w:t>
        </w:r>
        <w:r w:rsidR="00124CED" w:rsidRPr="00D417D1">
          <w:fldChar w:fldCharType="end"/>
        </w:r>
        <w:r w:rsidR="00124CED">
          <w:t xml:space="preserve"> </w:t>
        </w:r>
      </w:ins>
      <w:r>
        <w:t>using</w:t>
      </w:r>
      <w:r w:rsidRPr="00D417D1">
        <w:t xml:space="preserve"> male</w:t>
      </w:r>
      <w:r>
        <w:t>s as controls (0)</w:t>
      </w:r>
      <w:r w:rsidRPr="00D417D1">
        <w:t xml:space="preserve"> and female</w:t>
      </w:r>
      <w:ins w:id="827" w:author="Microsoft Office User" w:date="2021-06-15T16:56:00Z">
        <w:r w:rsidR="00124CED">
          <w:t>s</w:t>
        </w:r>
      </w:ins>
      <w:r>
        <w:t xml:space="preserve"> as cases (1)</w:t>
      </w:r>
      <w:del w:id="828" w:author="Microsoft Office User" w:date="2021-06-15T16:56:00Z">
        <w:r w:rsidDel="00124CED">
          <w:delText xml:space="preserve"> in</w:delText>
        </w:r>
        <w:r w:rsidRPr="00D417D1" w:rsidDel="00124CED">
          <w:delText xml:space="preserve"> the program ANGSD</w:delText>
        </w:r>
        <w:r w:rsidRPr="00D417D1" w:rsidDel="00124CED">
          <w:fldChar w:fldCharType="begin" w:fldLock="1"/>
        </w:r>
        <w:r w:rsidDel="00124CED">
          <w:del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delInstrText>
        </w:r>
        <w:r w:rsidRPr="00D417D1" w:rsidDel="00124CED">
          <w:fldChar w:fldCharType="separate"/>
        </w:r>
        <w:r w:rsidRPr="008434CB" w:rsidDel="00124CED">
          <w:rPr>
            <w:noProof/>
            <w:vertAlign w:val="superscript"/>
          </w:rPr>
          <w:delText>12</w:delText>
        </w:r>
        <w:r w:rsidRPr="00D417D1" w:rsidDel="00124CED">
          <w:fldChar w:fldCharType="end"/>
        </w:r>
      </w:del>
      <w:r>
        <w:t xml:space="preserve">. </w:t>
      </w:r>
      <w:ins w:id="829" w:author="Microsoft Office User" w:date="2021-06-15T16:57:00Z">
        <w:r w:rsidR="00124CED">
          <w:t xml:space="preserve">The goal for this GWAS was to </w:t>
        </w:r>
      </w:ins>
      <w:del w:id="830" w:author="Microsoft Office User" w:date="2021-06-15T16:57:00Z">
        <w:r w:rsidDel="00124CED">
          <w:delText xml:space="preserve">If we found </w:delText>
        </w:r>
      </w:del>
      <w:ins w:id="831" w:author="Microsoft Office User" w:date="2021-06-15T16:57:00Z">
        <w:r w:rsidR="00124CED">
          <w:t xml:space="preserve">find </w:t>
        </w:r>
      </w:ins>
      <w:r>
        <w:t xml:space="preserve">alleles </w:t>
      </w:r>
      <w:del w:id="832" w:author="Microsoft Office User" w:date="2021-06-15T16:57:00Z">
        <w:r w:rsidDel="00124CED">
          <w:delText>that associate</w:delText>
        </w:r>
      </w:del>
      <w:ins w:id="833" w:author="Microsoft Office User" w:date="2021-06-15T16:57:00Z">
        <w:r w:rsidR="00124CED">
          <w:t>associated</w:t>
        </w:r>
      </w:ins>
      <w:r>
        <w:t xml:space="preserve"> with a particular sex</w:t>
      </w:r>
      <w:ins w:id="834" w:author="Microsoft Office User" w:date="2021-06-15T16:57:00Z">
        <w:r w:rsidR="00124CED">
          <w:t>.</w:t>
        </w:r>
      </w:ins>
      <w:ins w:id="835" w:author="Microsoft Office User" w:date="2021-06-15T16:58:00Z">
        <w:r w:rsidR="00240363">
          <w:t xml:space="preserve"> </w:t>
        </w:r>
      </w:ins>
      <w:del w:id="836" w:author="Microsoft Office User" w:date="2021-06-15T16:58:00Z">
        <w:r w:rsidDel="00124CED">
          <w:delText xml:space="preserve"> that locus could be used as a diagnostic for genetically identifying sex. </w:delText>
        </w:r>
      </w:del>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636C2D">
      <w:pPr>
        <w:pPrChange w:id="837" w:author="Microsoft Office User" w:date="2021-06-15T11:56:00Z">
          <w:pPr>
            <w:jc w:val="both"/>
          </w:pPr>
        </w:pPrChange>
      </w:pPr>
    </w:p>
    <w:p w14:paraId="567BA05A" w14:textId="77777777" w:rsidR="00106145" w:rsidRDefault="00106145" w:rsidP="00636C2D">
      <w:pPr>
        <w:rPr>
          <w:i/>
        </w:rPr>
        <w:pPrChange w:id="838" w:author="Microsoft Office User" w:date="2021-06-15T11:56:00Z">
          <w:pPr>
            <w:jc w:val="both"/>
          </w:pPr>
        </w:pPrChange>
      </w:pPr>
      <w:r>
        <w:rPr>
          <w:i/>
        </w:rPr>
        <w:t>Results</w:t>
      </w:r>
    </w:p>
    <w:p w14:paraId="5FC37423" w14:textId="00785309" w:rsidR="00106145" w:rsidRPr="00F01A65" w:rsidRDefault="00106145" w:rsidP="00636C2D">
      <w:pPr>
        <w:pPrChange w:id="839" w:author="Microsoft Office User" w:date="2021-06-15T11:56:00Z">
          <w:pPr>
            <w:jc w:val="both"/>
          </w:pPr>
        </w:pPrChange>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commentRangeStart w:id="840"/>
      <w:r w:rsidRPr="00D417D1">
        <w:t xml:space="preserve">The </w:t>
      </w:r>
      <w:r>
        <w:t>two SNPs most associated with sex in delta smelt had</w:t>
      </w:r>
      <w:del w:id="841" w:author="Microsoft Office User" w:date="2021-06-14T17:10:00Z">
        <w:r w:rsidDel="00B0444B">
          <w:delText xml:space="preserve"> an</w:delText>
        </w:r>
      </w:del>
      <w:r>
        <w:t xml:space="preserve">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ins w:id="842" w:author="Microsoft Office User" w:date="2021-06-15T11:58:00Z">
        <w:r w:rsidR="00636C2D">
          <w:t xml:space="preserve"> But this analysis did not unequivocally identify a </w:t>
        </w:r>
        <w:proofErr w:type="gramStart"/>
        <w:r w:rsidR="00636C2D">
          <w:t>loci</w:t>
        </w:r>
        <w:proofErr w:type="gramEnd"/>
        <w:r w:rsidR="00636C2D">
          <w:t xml:space="preserve"> that were 100% present in males and not in females???</w:t>
        </w:r>
      </w:ins>
      <w:ins w:id="843" w:author="Microsoft Office User" w:date="2021-06-15T16:58:00Z">
        <w:r w:rsidR="00240363">
          <w:t xml:space="preserve"> </w:t>
        </w:r>
      </w:ins>
      <w:del w:id="844" w:author="Microsoft Office User" w:date="2021-06-15T11:58:00Z">
        <w:r w:rsidRPr="00D417D1" w:rsidDel="00636C2D">
          <w:delText xml:space="preserve"> </w:delText>
        </w:r>
      </w:del>
    </w:p>
    <w:commentRangeEnd w:id="840"/>
    <w:p w14:paraId="684B3B94" w14:textId="77777777" w:rsidR="00106145" w:rsidRDefault="00B0444B" w:rsidP="00636C2D">
      <w:pPr>
        <w:pPrChange w:id="845" w:author="Microsoft Office User" w:date="2021-06-15T11:56:00Z">
          <w:pPr>
            <w:jc w:val="both"/>
          </w:pPr>
        </w:pPrChange>
      </w:pPr>
      <w:r>
        <w:rPr>
          <w:rStyle w:val="CommentReference"/>
        </w:rPr>
        <w:commentReference w:id="840"/>
      </w:r>
    </w:p>
    <w:p w14:paraId="0D1E47BE" w14:textId="77777777" w:rsidR="00106145" w:rsidRPr="00D417D1" w:rsidRDefault="00106145" w:rsidP="00636C2D">
      <w:pPr>
        <w:pPrChange w:id="846" w:author="Microsoft Office User" w:date="2021-06-15T11:56:00Z">
          <w:pPr>
            <w:jc w:val="both"/>
          </w:pPr>
        </w:pPrChange>
      </w:pPr>
    </w:p>
    <w:p w14:paraId="5DB2F0D4" w14:textId="77777777" w:rsidR="00106145" w:rsidRPr="00A85974" w:rsidRDefault="00106145" w:rsidP="00636C2D">
      <w:pPr>
        <w:pStyle w:val="Heading2"/>
        <w:pPrChange w:id="847" w:author="Microsoft Office User" w:date="2021-06-15T11:56:00Z">
          <w:pPr>
            <w:pStyle w:val="Heading2"/>
            <w:jc w:val="both"/>
          </w:pPr>
        </w:pPrChange>
      </w:pPr>
      <w:r w:rsidRPr="00A85974">
        <w:t>Depth analysis</w:t>
      </w:r>
    </w:p>
    <w:p w14:paraId="34CDE6AF" w14:textId="77777777" w:rsidR="00106145" w:rsidRDefault="00106145" w:rsidP="00636C2D">
      <w:pPr>
        <w:rPr>
          <w:i/>
        </w:rPr>
        <w:pPrChange w:id="848" w:author="Microsoft Office User" w:date="2021-06-15T11:56:00Z">
          <w:pPr>
            <w:jc w:val="both"/>
          </w:pPr>
        </w:pPrChange>
      </w:pPr>
      <w:r>
        <w:rPr>
          <w:i/>
        </w:rPr>
        <w:t>Methods</w:t>
      </w:r>
    </w:p>
    <w:p w14:paraId="5A17901B" w14:textId="64D50F71" w:rsidR="00106145" w:rsidRDefault="00106145" w:rsidP="00636C2D">
      <w:pPr>
        <w:pPrChange w:id="849" w:author="Microsoft Office User" w:date="2021-06-15T11:56:00Z">
          <w:pPr>
            <w:jc w:val="both"/>
          </w:pPr>
        </w:pPrChange>
      </w:pPr>
      <w:r>
        <w:lastRenderedPageBreak/>
        <w:t xml:space="preserve">If sex determination in delta smelt </w:t>
      </w:r>
      <w:ins w:id="850" w:author="Microsoft Office User" w:date="2021-06-15T16:59:00Z">
        <w:r w:rsidR="00240363">
          <w:t>is</w:t>
        </w:r>
      </w:ins>
      <w:del w:id="851" w:author="Microsoft Office User" w:date="2021-06-15T16:59:00Z">
        <w:r w:rsidDel="00240363">
          <w:delText>were</w:delText>
        </w:r>
      </w:del>
      <w:r>
        <w:t xml:space="preserve"> caused by chromosomal differences, it would be expected that the heterogametic sex (</w:t>
      </w:r>
      <w:del w:id="852" w:author="Microsoft Office User" w:date="2021-06-15T11:55:00Z">
        <w:r w:rsidDel="00636C2D">
          <w:delText>i.e.</w:delText>
        </w:r>
      </w:del>
      <w:proofErr w:type="gramStart"/>
      <w:ins w:id="853" w:author="Microsoft Office User" w:date="2021-06-15T11:55:00Z">
        <w:r w:rsidR="00636C2D">
          <w:t>e.g.</w:t>
        </w:r>
      </w:ins>
      <w:proofErr w:type="gramEnd"/>
      <w:r>
        <w:t xml:space="preserve"> XY) would have roughly half the sequencing </w:t>
      </w:r>
      <w:commentRangeStart w:id="854"/>
      <w:r>
        <w:t>depth</w:t>
      </w:r>
      <w:commentRangeEnd w:id="854"/>
      <w:r w:rsidR="00240363">
        <w:rPr>
          <w:rStyle w:val="CommentReference"/>
        </w:rPr>
        <w:commentReference w:id="854"/>
      </w:r>
      <w:r>
        <w:t xml:space="preserve"> of the homogametic sex (</w:t>
      </w:r>
      <w:del w:id="855" w:author="Microsoft Office User" w:date="2021-06-15T11:55:00Z">
        <w:r w:rsidDel="00636C2D">
          <w:delText>i.e.</w:delText>
        </w:r>
      </w:del>
      <w:ins w:id="856" w:author="Microsoft Office User" w:date="2021-06-15T11:55:00Z">
        <w:r w:rsidR="00636C2D">
          <w:t>e.g.</w:t>
        </w:r>
      </w:ins>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ins w:id="857" w:author="Microsoft Office User" w:date="2021-06-15T17:02:00Z">
        <w:r w:rsidR="00240363">
          <w:t xml:space="preserve">aforementioned </w:t>
        </w:r>
      </w:ins>
      <w:del w:id="858" w:author="Microsoft Office User" w:date="2021-06-15T17:02:00Z">
        <w:r w:rsidDel="00240363">
          <w:delText xml:space="preserve">previous </w:delText>
        </w:r>
      </w:del>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ins w:id="859" w:author="Microsoft Office User" w:date="2021-06-15T11:56:00Z">
        <w:r w:rsidR="00636C2D">
          <w:t xml:space="preserve">genomic </w:t>
        </w:r>
      </w:ins>
      <w:r>
        <w:t xml:space="preserve">locations where no male or female RAD sequencing data aligned, and we totaled the number of male alignments and gathered the total coverage for each sex </w:t>
      </w:r>
      <w:r w:rsidRPr="00D417D1">
        <w:t>(</w:t>
      </w:r>
      <w:r w:rsidR="00843617">
        <w:fldChar w:fldCharType="begin"/>
      </w:r>
      <w:r w:rsidR="00843617">
        <w:instrText xml:space="preserve"> HYPERLINK "https://github.com/shannonekj/DS_sex-marker/blob/master/analysis/" </w:instrText>
      </w:r>
      <w:r w:rsidR="00843617">
        <w:fldChar w:fldCharType="separate"/>
      </w:r>
      <w:r w:rsidRPr="00D417D1">
        <w:rPr>
          <w:rStyle w:val="Hyperlink"/>
        </w:rPr>
        <w:t>https://github.com/shannonekj/DS_sex-marker/blob/master/analysis/</w:t>
      </w:r>
      <w:r w:rsidR="00843617">
        <w:rPr>
          <w:rStyle w:val="Hyperlink"/>
        </w:rPr>
        <w:fldChar w:fldCharType="end"/>
      </w:r>
      <w:r w:rsidRPr="00D417D1">
        <w:t>)</w:t>
      </w:r>
      <w:r>
        <w:t xml:space="preserve">. Finally, we sorted the </w:t>
      </w:r>
      <w:commentRangeStart w:id="860"/>
      <w:r>
        <w:t xml:space="preserve">coverage difference files </w:t>
      </w:r>
      <w:commentRangeEnd w:id="860"/>
      <w:r w:rsidR="00636C2D">
        <w:rPr>
          <w:rStyle w:val="CommentReference"/>
        </w:rPr>
        <w:commentReference w:id="860"/>
      </w:r>
      <w:r>
        <w:t xml:space="preserve">and looked for locations in the genome where one sex had high and consistent coverage and the other sex had </w:t>
      </w:r>
      <w:r w:rsidRPr="00383ED6">
        <w:t>shallow or no coverage</w:t>
      </w:r>
      <w:r>
        <w:t>.</w:t>
      </w:r>
    </w:p>
    <w:p w14:paraId="55002F0E" w14:textId="77777777" w:rsidR="00106145" w:rsidRDefault="00106145" w:rsidP="00636C2D">
      <w:pPr>
        <w:rPr>
          <w:i/>
        </w:rPr>
        <w:pPrChange w:id="861" w:author="Microsoft Office User" w:date="2021-06-15T11:56:00Z">
          <w:pPr>
            <w:jc w:val="both"/>
          </w:pPr>
        </w:pPrChange>
      </w:pPr>
    </w:p>
    <w:p w14:paraId="0319FE5C" w14:textId="77777777" w:rsidR="00106145" w:rsidRDefault="00106145" w:rsidP="00636C2D">
      <w:pPr>
        <w:rPr>
          <w:i/>
        </w:rPr>
        <w:pPrChange w:id="862" w:author="Microsoft Office User" w:date="2021-06-15T11:56:00Z">
          <w:pPr>
            <w:jc w:val="both"/>
          </w:pPr>
        </w:pPrChange>
      </w:pPr>
      <w:r>
        <w:rPr>
          <w:i/>
        </w:rPr>
        <w:t>Results</w:t>
      </w:r>
    </w:p>
    <w:p w14:paraId="173FD3D6" w14:textId="14F7FF80" w:rsidR="00106145" w:rsidRPr="00C30DD1" w:rsidRDefault="00106145" w:rsidP="00636C2D">
      <w:pPr>
        <w:rPr>
          <w:i/>
        </w:rPr>
        <w:pPrChange w:id="863" w:author="Microsoft Office User" w:date="2021-06-15T11:56:00Z">
          <w:pPr>
            <w:jc w:val="both"/>
          </w:pPr>
        </w:pPrChange>
      </w:pPr>
      <w:r>
        <w:t xml:space="preserve">We </w:t>
      </w:r>
      <w:r w:rsidRPr="00383ED6">
        <w:t>found no large areas that corresponded to an inflation of any one particular sex having higher depth of coverage</w:t>
      </w:r>
      <w:r>
        <w:t xml:space="preserve"> compared to the sex and </w:t>
      </w:r>
      <w:del w:id="864" w:author="Microsoft Office User" w:date="2021-06-15T11:55:00Z">
        <w:r w:rsidDel="00636C2D">
          <w:delText>could not</w:delText>
        </w:r>
      </w:del>
      <w:ins w:id="865" w:author="Microsoft Office User" w:date="2021-06-15T11:55:00Z">
        <w:r w:rsidR="00636C2D">
          <w:t>therefore did not</w:t>
        </w:r>
      </w:ins>
      <w:r>
        <w:t xml:space="preserve"> identify any sex specific loci in this analysis. </w:t>
      </w:r>
    </w:p>
    <w:p w14:paraId="06AE6601" w14:textId="77777777" w:rsidR="00106145" w:rsidRDefault="00106145" w:rsidP="00636C2D">
      <w:pPr>
        <w:pPrChange w:id="866" w:author="Microsoft Office User" w:date="2021-06-15T11:56:00Z">
          <w:pPr>
            <w:jc w:val="both"/>
          </w:pPr>
        </w:pPrChange>
      </w:pPr>
    </w:p>
    <w:p w14:paraId="6B8BF3C0" w14:textId="77777777" w:rsidR="00106145" w:rsidRDefault="00106145" w:rsidP="00636C2D">
      <w:pPr>
        <w:pPrChange w:id="867" w:author="Microsoft Office User" w:date="2021-06-15T11:56:00Z">
          <w:pPr>
            <w:jc w:val="both"/>
          </w:pPr>
        </w:pPrChange>
      </w:pPr>
    </w:p>
    <w:p w14:paraId="73130036" w14:textId="77777777" w:rsidR="00106145" w:rsidRDefault="00106145" w:rsidP="00636C2D">
      <w:pPr>
        <w:pStyle w:val="Heading2"/>
        <w:pPrChange w:id="868" w:author="Microsoft Office User" w:date="2021-06-15T11:56:00Z">
          <w:pPr>
            <w:pStyle w:val="Heading2"/>
            <w:jc w:val="both"/>
          </w:pPr>
        </w:pPrChange>
      </w:pPr>
      <w:r>
        <w:t>K-mer</w:t>
      </w:r>
      <w:r w:rsidRPr="00836372">
        <w:t xml:space="preserve"> analysis</w:t>
      </w:r>
    </w:p>
    <w:p w14:paraId="3AFC1460" w14:textId="77777777" w:rsidR="00106145" w:rsidRDefault="00106145" w:rsidP="00636C2D">
      <w:pPr>
        <w:rPr>
          <w:i/>
        </w:rPr>
        <w:pPrChange w:id="869" w:author="Microsoft Office User" w:date="2021-06-15T11:56:00Z">
          <w:pPr>
            <w:jc w:val="both"/>
          </w:pPr>
        </w:pPrChange>
      </w:pPr>
      <w:r>
        <w:rPr>
          <w:i/>
        </w:rPr>
        <w:t>Methods</w:t>
      </w:r>
    </w:p>
    <w:p w14:paraId="73A66AFB" w14:textId="7EDF2423" w:rsidR="00106145" w:rsidRDefault="00106145" w:rsidP="00636C2D">
      <w:pPr>
        <w:pPrChange w:id="870" w:author="Microsoft Office User" w:date="2021-06-15T11:56:00Z">
          <w:pPr>
            <w:jc w:val="both"/>
          </w:pPr>
        </w:pPrChange>
      </w:pPr>
      <w:r>
        <w:t>In our k-</w:t>
      </w:r>
      <w:proofErr w:type="spellStart"/>
      <w:r>
        <w:t>mer</w:t>
      </w:r>
      <w:proofErr w:type="spellEnd"/>
      <w:ins w:id="871" w:author="Microsoft Office User" w:date="2021-06-15T13:02:00Z">
        <w:r w:rsidR="00E52EFB">
          <w:t xml:space="preserve"> (</w:t>
        </w:r>
        <w:r w:rsidR="00E52EFB">
          <w:t>where k is equal to a specified sequence length</w:t>
        </w:r>
        <w:r w:rsidR="00E52EFB">
          <w:t>)</w:t>
        </w:r>
      </w:ins>
      <w:r>
        <w:t xml:space="preserve">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636C2D">
      <w:pPr>
        <w:pPrChange w:id="872" w:author="Microsoft Office User" w:date="2021-06-15T11:56:00Z">
          <w:pPr>
            <w:jc w:val="both"/>
          </w:pPr>
        </w:pPrChange>
      </w:pPr>
    </w:p>
    <w:p w14:paraId="405BC344" w14:textId="77777777" w:rsidR="00106145" w:rsidRDefault="00106145" w:rsidP="00636C2D">
      <w:pPr>
        <w:pPrChange w:id="873" w:author="Microsoft Office User" w:date="2021-06-15T11:56:00Z">
          <w:pPr>
            <w:jc w:val="both"/>
          </w:pPr>
        </w:pPrChange>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636C2D">
      <w:pPr>
        <w:pPrChange w:id="874" w:author="Microsoft Office User" w:date="2021-06-15T11:56:00Z">
          <w:pPr>
            <w:jc w:val="both"/>
          </w:pPr>
        </w:pPrChange>
      </w:pPr>
    </w:p>
    <w:p w14:paraId="21390C18" w14:textId="77777777" w:rsidR="00106145" w:rsidRDefault="00106145" w:rsidP="00636C2D">
      <w:pPr>
        <w:pPrChange w:id="875" w:author="Microsoft Office User" w:date="2021-06-15T11:56:00Z">
          <w:pPr>
            <w:jc w:val="both"/>
          </w:pPr>
        </w:pPrChange>
      </w:pPr>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t>
      </w:r>
      <w:r w:rsidRPr="00B0444B">
        <w:rPr>
          <w:highlight w:val="yellow"/>
          <w:rPrChange w:id="876" w:author="Microsoft Office User" w:date="2021-06-14T17:12:00Z">
            <w:rPr/>
          </w:rPrChange>
        </w:rPr>
        <w:t>&lt;CITE&gt;.</w:t>
      </w:r>
      <w:r>
        <w:t xml:space="preserve"> We then pulled RAD alignment depth information from all of the locations where the putative Y sequencing data had also aligned using the software </w:t>
      </w:r>
      <w:proofErr w:type="spellStart"/>
      <w:r>
        <w:t>bedtools</w:t>
      </w:r>
      <w:proofErr w:type="spellEnd"/>
      <w:r>
        <w:t>&lt;</w:t>
      </w:r>
      <w:r w:rsidRPr="00B0444B">
        <w:rPr>
          <w:highlight w:val="yellow"/>
          <w:rPrChange w:id="877" w:author="Microsoft Office User" w:date="2021-06-14T17:12:00Z">
            <w:rPr/>
          </w:rPrChange>
        </w:rPr>
        <w:t>CITE&gt;</w:t>
      </w:r>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636C2D">
      <w:pPr>
        <w:pPrChange w:id="878" w:author="Microsoft Office User" w:date="2021-06-15T11:56:00Z">
          <w:pPr>
            <w:jc w:val="both"/>
          </w:pPr>
        </w:pPrChange>
      </w:pPr>
      <w:r>
        <w:t xml:space="preserve"> </w:t>
      </w:r>
    </w:p>
    <w:p w14:paraId="053B9D54" w14:textId="77777777" w:rsidR="00106145" w:rsidRDefault="00106145" w:rsidP="00636C2D">
      <w:pPr>
        <w:rPr>
          <w:i/>
        </w:rPr>
        <w:pPrChange w:id="879" w:author="Microsoft Office User" w:date="2021-06-15T11:56:00Z">
          <w:pPr>
            <w:jc w:val="both"/>
          </w:pPr>
        </w:pPrChange>
      </w:pPr>
      <w:r>
        <w:rPr>
          <w:i/>
        </w:rPr>
        <w:t>Results</w:t>
      </w:r>
    </w:p>
    <w:p w14:paraId="5B0F51B7" w14:textId="1A15BE78" w:rsidR="00106145" w:rsidRDefault="00106145" w:rsidP="00636C2D">
      <w:pPr>
        <w:pPrChange w:id="880" w:author="Microsoft Office User" w:date="2021-06-15T11:56:00Z">
          <w:pPr>
            <w:jc w:val="both"/>
          </w:pPr>
        </w:pPrChange>
      </w:pPr>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636C2D">
      <w:pPr>
        <w:pPrChange w:id="881" w:author="Microsoft Office User" w:date="2021-06-15T11:56:00Z">
          <w:pPr>
            <w:jc w:val="both"/>
          </w:pPr>
        </w:pPrChange>
      </w:pPr>
    </w:p>
    <w:p w14:paraId="2D98F71E" w14:textId="43E2F887" w:rsidR="00106145" w:rsidRDefault="00106145" w:rsidP="00636C2D">
      <w:pPr>
        <w:rPr>
          <w:ins w:id="882" w:author="Microsoft Office User" w:date="2021-06-14T17:14:00Z"/>
        </w:rPr>
        <w:pPrChange w:id="883" w:author="Microsoft Office User" w:date="2021-06-15T11:56:00Z">
          <w:pPr>
            <w:jc w:val="both"/>
          </w:pPr>
        </w:pPrChange>
      </w:pPr>
      <w:r>
        <w:t xml:space="preserve">We mapped the putative Y data back to the male reference genome and found the reads mapped to multiple regions within the genome (Table </w:t>
      </w:r>
      <w:r w:rsidR="00D17773">
        <w:t>7</w:t>
      </w:r>
      <w:r>
        <w:t xml:space="preserve">). </w:t>
      </w:r>
      <w:proofErr w:type="gramStart"/>
      <w:ins w:id="884" w:author="Microsoft Office User" w:date="2021-06-15T17:04:00Z">
        <w:r w:rsidR="00240363">
          <w:t>However</w:t>
        </w:r>
        <w:proofErr w:type="gramEnd"/>
        <w:r w:rsidR="00240363">
          <w:t xml:space="preserve"> </w:t>
        </w:r>
      </w:ins>
      <w:r>
        <w:t>We did not find a significant difference in male versus female read depth at locations across the putative Y regions.</w:t>
      </w:r>
    </w:p>
    <w:p w14:paraId="45A0C92D" w14:textId="4452A43B" w:rsidR="00B0444B" w:rsidRDefault="00B0444B" w:rsidP="00636C2D">
      <w:pPr>
        <w:rPr>
          <w:ins w:id="885" w:author="Microsoft Office User" w:date="2021-06-14T17:14:00Z"/>
        </w:rPr>
        <w:pPrChange w:id="886" w:author="Microsoft Office User" w:date="2021-06-15T11:56:00Z">
          <w:pPr>
            <w:jc w:val="both"/>
          </w:pPr>
        </w:pPrChange>
      </w:pPr>
    </w:p>
    <w:p w14:paraId="31733FF4" w14:textId="4F9ED33D" w:rsidR="00B0444B" w:rsidRPr="00B0444B" w:rsidRDefault="00B0444B" w:rsidP="00636C2D">
      <w:pPr>
        <w:rPr>
          <w:ins w:id="887" w:author="Microsoft Office User" w:date="2021-06-14T17:14:00Z"/>
          <w:b/>
          <w:bCs/>
          <w:rPrChange w:id="888" w:author="Microsoft Office User" w:date="2021-06-14T17:14:00Z">
            <w:rPr>
              <w:ins w:id="889" w:author="Microsoft Office User" w:date="2021-06-14T17:14:00Z"/>
            </w:rPr>
          </w:rPrChange>
        </w:rPr>
        <w:pPrChange w:id="890" w:author="Microsoft Office User" w:date="2021-06-15T11:56:00Z">
          <w:pPr>
            <w:jc w:val="both"/>
          </w:pPr>
        </w:pPrChange>
      </w:pPr>
      <w:commentRangeStart w:id="891"/>
      <w:ins w:id="892" w:author="Microsoft Office User" w:date="2021-06-14T17:14:00Z">
        <w:r w:rsidRPr="00B0444B">
          <w:rPr>
            <w:b/>
            <w:bCs/>
            <w:rPrChange w:id="893" w:author="Microsoft Office User" w:date="2021-06-14T17:14:00Z">
              <w:rPr/>
            </w:rPrChange>
          </w:rPr>
          <w:t>Discussion</w:t>
        </w:r>
      </w:ins>
      <w:commentRangeEnd w:id="891"/>
      <w:ins w:id="894" w:author="Microsoft Office User" w:date="2021-06-15T17:11:00Z">
        <w:r w:rsidR="006943A3">
          <w:rPr>
            <w:rStyle w:val="CommentReference"/>
          </w:rPr>
          <w:commentReference w:id="891"/>
        </w:r>
      </w:ins>
    </w:p>
    <w:p w14:paraId="1B1AA9CC" w14:textId="68F0BA65" w:rsidR="00B0444B" w:rsidRDefault="00B0444B" w:rsidP="00636C2D">
      <w:pPr>
        <w:rPr>
          <w:ins w:id="895" w:author="Microsoft Office User" w:date="2021-06-14T17:14:00Z"/>
        </w:rPr>
        <w:pPrChange w:id="896" w:author="Microsoft Office User" w:date="2021-06-15T11:56:00Z">
          <w:pPr>
            <w:jc w:val="both"/>
          </w:pPr>
        </w:pPrChange>
      </w:pPr>
    </w:p>
    <w:p w14:paraId="00AE8195" w14:textId="7FA48136" w:rsidR="00B0444B" w:rsidDel="00E87C0A" w:rsidRDefault="00B0444B" w:rsidP="00636C2D">
      <w:pPr>
        <w:rPr>
          <w:del w:id="897" w:author="Microsoft Office User" w:date="2021-06-15T07:19:00Z"/>
        </w:rPr>
        <w:pPrChange w:id="898" w:author="Microsoft Office User" w:date="2021-06-15T11:56:00Z">
          <w:pPr/>
        </w:pPrChange>
      </w:pPr>
      <w:r>
        <w:t xml:space="preserve">Our study </w:t>
      </w:r>
      <w:ins w:id="899" w:author="Microsoft Office User" w:date="2021-06-15T11:49:00Z">
        <w:r w:rsidR="00847B06">
          <w:t xml:space="preserve">thoroughly </w:t>
        </w:r>
      </w:ins>
      <w:r>
        <w:t>probed the genome</w:t>
      </w:r>
      <w:ins w:id="900" w:author="Microsoft Office User" w:date="2021-06-15T11:49:00Z">
        <w:r w:rsidR="00847B06">
          <w:t xml:space="preserve"> and two sequencing data sets</w:t>
        </w:r>
      </w:ins>
      <w:r>
        <w:t xml:space="preserve"> in multiple ways to identify sex-specific markers</w:t>
      </w:r>
      <w:ins w:id="901" w:author="Microsoft Office User" w:date="2021-06-15T17:11:00Z">
        <w:r w:rsidR="006943A3">
          <w:t>,.</w:t>
        </w:r>
      </w:ins>
      <w:ins w:id="902" w:author="Microsoft Office User" w:date="2021-06-15T11:49:00Z">
        <w:r w:rsidR="00847B06">
          <w:t xml:space="preserve"> but we did not find an obvious sex-determining region</w:t>
        </w:r>
      </w:ins>
      <w:r>
        <w:t>.</w:t>
      </w:r>
      <w:ins w:id="903" w:author="Microsoft Office User" w:date="2021-06-15T17:08:00Z">
        <w:r w:rsidR="00240363">
          <w:t xml:space="preserve"> </w:t>
        </w:r>
      </w:ins>
      <w:del w:id="904" w:author="Microsoft Office User" w:date="2021-06-15T11:50:00Z">
        <w:r w:rsidDel="00847B06">
          <w:delText xml:space="preserve"> </w:delText>
        </w:r>
      </w:del>
      <w:ins w:id="905" w:author="Microsoft Office User" w:date="2021-06-15T11:50:00Z">
        <w:r w:rsidR="00847B06">
          <w:t>This means that it is unlikely that delta smelt have straightforward chromosomal sex-determination</w:t>
        </w:r>
      </w:ins>
      <w:ins w:id="906" w:author="Microsoft Office User" w:date="2021-06-15T17:08:00Z">
        <w:r w:rsidR="00240363">
          <w:t>, though we cannot yet rule it out</w:t>
        </w:r>
      </w:ins>
      <w:ins w:id="907" w:author="Microsoft Office User" w:date="2021-06-15T11:51:00Z">
        <w:r w:rsidR="00847B06">
          <w:t>.</w:t>
        </w:r>
      </w:ins>
      <w:ins w:id="908" w:author="Microsoft Office User" w:date="2021-06-15T17:08:00Z">
        <w:r w:rsidR="00240363">
          <w:t xml:space="preserve"> </w:t>
        </w:r>
      </w:ins>
      <w:r>
        <w:t xml:space="preserve">While we did not find diagnostic SNPs, we did find </w:t>
      </w:r>
      <w:ins w:id="909" w:author="Microsoft Office User" w:date="2021-06-15T11:51:00Z">
        <w:r w:rsidR="00847B06">
          <w:t xml:space="preserve">paths forward for further analysis that may result in </w:t>
        </w:r>
      </w:ins>
      <w:ins w:id="910" w:author="Microsoft Office User" w:date="2021-06-15T17:08:00Z">
        <w:r w:rsidR="00240363">
          <w:t xml:space="preserve">an </w:t>
        </w:r>
      </w:ins>
      <w:ins w:id="911" w:author="Microsoft Office User" w:date="2021-06-15T11:51:00Z">
        <w:r w:rsidR="00847B06">
          <w:t>understanding delta smelt sex determination.</w:t>
        </w:r>
      </w:ins>
      <w:ins w:id="912" w:author="Microsoft Office User" w:date="2021-06-15T11:52:00Z">
        <w:r w:rsidR="00847B06">
          <w:t xml:space="preserve"> For example, we found </w:t>
        </w:r>
      </w:ins>
      <w:r>
        <w:t>candidate loci via GWAS</w:t>
      </w:r>
      <w:ins w:id="913" w:author="Microsoft Office User" w:date="2021-06-15T07:19:00Z">
        <w:r w:rsidR="00E87C0A">
          <w:t xml:space="preserve"> using </w:t>
        </w:r>
        <w:proofErr w:type="spellStart"/>
        <w:r w:rsidR="00E87C0A">
          <w:t>RADseq</w:t>
        </w:r>
        <w:proofErr w:type="spellEnd"/>
        <w:r w:rsidR="00E87C0A">
          <w:t xml:space="preserve"> data</w:t>
        </w:r>
      </w:ins>
      <w:r>
        <w:t xml:space="preserve"> and</w:t>
      </w:r>
      <w:ins w:id="914" w:author="Microsoft Office User" w:date="2021-06-15T11:52:00Z">
        <w:r w:rsidR="00847B06">
          <w:t xml:space="preserve"> also via</w:t>
        </w:r>
      </w:ins>
      <w:r>
        <w:t xml:space="preserve"> k-</w:t>
      </w:r>
      <w:proofErr w:type="spellStart"/>
      <w:r>
        <w:t>mer</w:t>
      </w:r>
      <w:proofErr w:type="spellEnd"/>
      <w:r>
        <w:t xml:space="preserve"> analysis</w:t>
      </w:r>
      <w:ins w:id="915" w:author="Microsoft Office User" w:date="2021-06-15T07:19:00Z">
        <w:r w:rsidR="00E87C0A">
          <w:t xml:space="preserve"> using the sequences generated for the genome assembly</w:t>
        </w:r>
      </w:ins>
      <w:r>
        <w:t xml:space="preserve">. </w:t>
      </w:r>
    </w:p>
    <w:p w14:paraId="41ADDB50" w14:textId="00F2D483" w:rsidR="00B0444B" w:rsidDel="00E87C0A" w:rsidRDefault="00B0444B" w:rsidP="00636C2D">
      <w:pPr>
        <w:rPr>
          <w:del w:id="916" w:author="Microsoft Office User" w:date="2021-06-15T07:16:00Z"/>
        </w:rPr>
        <w:pPrChange w:id="917" w:author="Microsoft Office User" w:date="2021-06-15T11:56:00Z">
          <w:pPr/>
        </w:pPrChange>
      </w:pPr>
      <w:r>
        <w:t xml:space="preserve">The </w:t>
      </w:r>
      <w:del w:id="918" w:author="Microsoft Office User" w:date="2021-06-15T07:16:00Z">
        <w:r w:rsidDel="00E87C0A">
          <w:delText>genome wide association study</w:delText>
        </w:r>
      </w:del>
      <w:ins w:id="919" w:author="Microsoft Office User" w:date="2021-06-15T07:16:00Z">
        <w:r w:rsidR="00E87C0A">
          <w:t>GWAS</w:t>
        </w:r>
      </w:ins>
      <w:r>
        <w:t xml:space="preserve"> found two markers on Chromosome 5 that were significantly associated with sex but did </w:t>
      </w:r>
      <w:commentRangeStart w:id="920"/>
      <w:r>
        <w:t>not have alleles that correlated with sex</w:t>
      </w:r>
      <w:commentRangeEnd w:id="920"/>
      <w:r w:rsidR="006943A3">
        <w:rPr>
          <w:rStyle w:val="CommentReference"/>
        </w:rPr>
        <w:commentReference w:id="920"/>
      </w:r>
      <w:r>
        <w:t xml:space="preserve">. </w:t>
      </w:r>
      <w:commentRangeStart w:id="921"/>
      <w:ins w:id="922" w:author="Microsoft Office User" w:date="2021-06-15T17:09:00Z">
        <w:r w:rsidR="006943A3">
          <w:t xml:space="preserve">Also, </w:t>
        </w:r>
      </w:ins>
    </w:p>
    <w:p w14:paraId="45C37005" w14:textId="77777777" w:rsidR="00B0444B" w:rsidDel="00E87C0A" w:rsidRDefault="00B0444B" w:rsidP="00636C2D">
      <w:pPr>
        <w:rPr>
          <w:del w:id="923" w:author="Microsoft Office User" w:date="2021-06-15T07:16:00Z"/>
        </w:rPr>
        <w:pPrChange w:id="924" w:author="Microsoft Office User" w:date="2021-06-15T11:56:00Z">
          <w:pPr/>
        </w:pPrChange>
      </w:pPr>
    </w:p>
    <w:p w14:paraId="058A7358" w14:textId="25FEBA56" w:rsidR="00240363" w:rsidRDefault="006943A3" w:rsidP="00240363">
      <w:pPr>
        <w:rPr>
          <w:ins w:id="925" w:author="Microsoft Office User" w:date="2021-06-15T17:07:00Z"/>
        </w:rPr>
      </w:pPr>
      <w:ins w:id="926" w:author="Microsoft Office User" w:date="2021-06-15T17:10:00Z">
        <w:r>
          <w:t>k</w:t>
        </w:r>
      </w:ins>
      <w:del w:id="927" w:author="Microsoft Office User" w:date="2021-06-15T17:09:00Z">
        <w:r w:rsidR="00B0444B" w:rsidDel="006943A3">
          <w:delText>K</w:delText>
        </w:r>
      </w:del>
      <w:r w:rsidR="00B0444B">
        <w:t>-</w:t>
      </w:r>
      <w:proofErr w:type="spellStart"/>
      <w:r w:rsidR="00B0444B">
        <w:t>mer</w:t>
      </w:r>
      <w:proofErr w:type="spellEnd"/>
      <w:r w:rsidR="00B0444B">
        <w:t xml:space="preserve"> analysis </w:t>
      </w:r>
      <w:del w:id="928" w:author="Microsoft Office User" w:date="2021-06-15T17:10:00Z">
        <w:r w:rsidR="00B0444B" w:rsidDel="006943A3">
          <w:delText xml:space="preserve">showed </w:delText>
        </w:r>
      </w:del>
      <w:ins w:id="929" w:author="Microsoft Office User" w:date="2021-06-15T17:10:00Z">
        <w:r>
          <w:t>detected</w:t>
        </w:r>
        <w:r>
          <w:t xml:space="preserve"> </w:t>
        </w:r>
      </w:ins>
      <w:r w:rsidR="00B0444B">
        <w:t xml:space="preserve">sequencing data </w:t>
      </w:r>
      <w:del w:id="930" w:author="Microsoft Office User" w:date="2021-06-15T17:10:00Z">
        <w:r w:rsidR="00B0444B" w:rsidDel="006943A3">
          <w:delText xml:space="preserve">which was </w:delText>
        </w:r>
      </w:del>
      <w:r w:rsidR="00B0444B">
        <w:t>only found within the male individual’s linked-read sequencing data</w:t>
      </w:r>
      <w:commentRangeEnd w:id="921"/>
      <w:r>
        <w:rPr>
          <w:rStyle w:val="CommentReference"/>
        </w:rPr>
        <w:commentReference w:id="921"/>
      </w:r>
      <w:ins w:id="931" w:author="Microsoft Office User" w:date="2021-06-15T07:18:00Z">
        <w:r w:rsidR="00E87C0A">
          <w:t xml:space="preserve">. </w:t>
        </w:r>
      </w:ins>
      <w:ins w:id="932" w:author="Microsoft Office User" w:date="2021-06-15T17:10:00Z">
        <w:r>
          <w:t xml:space="preserve">The depth analysis showed that </w:t>
        </w:r>
      </w:ins>
      <w:del w:id="933" w:author="Microsoft Office User" w:date="2021-06-15T07:19:00Z">
        <w:r w:rsidR="00B0444B" w:rsidDel="00E87C0A">
          <w:delText xml:space="preserve"> </w:delText>
        </w:r>
      </w:del>
      <w:ins w:id="934" w:author="Microsoft Office User" w:date="2021-06-15T07:18:00Z">
        <w:r w:rsidR="00E87C0A">
          <w:t>The observed increase in male specific k-</w:t>
        </w:r>
        <w:proofErr w:type="spellStart"/>
        <w:r w:rsidR="00E87C0A">
          <w:t>mers</w:t>
        </w:r>
        <w:proofErr w:type="spellEnd"/>
        <w:r w:rsidR="00E87C0A">
          <w:t xml:space="preserve"> at </w:t>
        </w:r>
      </w:ins>
      <w:ins w:id="935" w:author="Microsoft Office User" w:date="2021-06-15T11:53:00Z">
        <w:r w:rsidR="00847B06">
          <w:t>50%</w:t>
        </w:r>
      </w:ins>
      <w:ins w:id="936" w:author="Microsoft Office User" w:date="2021-06-15T07:18:00Z">
        <w:r w:rsidR="00E87C0A">
          <w:t xml:space="preserve"> abundance of the normally distributed peak of the female k-</w:t>
        </w:r>
        <w:proofErr w:type="spellStart"/>
        <w:r w:rsidR="00E87C0A">
          <w:t>mer</w:t>
        </w:r>
        <w:proofErr w:type="spellEnd"/>
        <w:r w:rsidR="00E87C0A">
          <w:t xml:space="preserve"> abundance is consistent with the male sequenc</w:t>
        </w:r>
      </w:ins>
      <w:ins w:id="937" w:author="Microsoft Office User" w:date="2021-06-15T07:20:00Z">
        <w:r w:rsidR="00E87C0A">
          <w:t>e</w:t>
        </w:r>
      </w:ins>
      <w:ins w:id="938" w:author="Microsoft Office User" w:date="2021-06-15T07:18:00Z">
        <w:r w:rsidR="00E87C0A">
          <w:t xml:space="preserve"> data potentially having heterogametic</w:t>
        </w:r>
      </w:ins>
      <w:ins w:id="939" w:author="Microsoft Office User" w:date="2021-06-15T07:20:00Z">
        <w:r w:rsidR="00E87C0A">
          <w:t xml:space="preserve"> (male sex-specific)</w:t>
        </w:r>
      </w:ins>
      <w:ins w:id="940" w:author="Microsoft Office User" w:date="2021-06-15T07:18:00Z">
        <w:r w:rsidR="00E87C0A">
          <w:t xml:space="preserve"> regions in its genome</w:t>
        </w:r>
      </w:ins>
      <w:ins w:id="941" w:author="Microsoft Office User" w:date="2021-06-15T11:53:00Z">
        <w:r w:rsidR="00847B06">
          <w:t xml:space="preserve"> (such as </w:t>
        </w:r>
        <w:r w:rsidR="00636C2D">
          <w:t xml:space="preserve">the </w:t>
        </w:r>
      </w:ins>
      <w:ins w:id="942" w:author="Microsoft Office User" w:date="2021-06-15T11:54:00Z">
        <w:r w:rsidR="00636C2D">
          <w:t xml:space="preserve">50% </w:t>
        </w:r>
      </w:ins>
      <w:ins w:id="943" w:author="Microsoft Office User" w:date="2021-06-15T11:53:00Z">
        <w:r w:rsidR="00636C2D">
          <w:t>ratio between</w:t>
        </w:r>
        <w:r w:rsidR="00847B06">
          <w:t xml:space="preserve"> Y chromosome</w:t>
        </w:r>
      </w:ins>
      <w:ins w:id="944" w:author="Microsoft Office User" w:date="2021-06-15T11:54:00Z">
        <w:r w:rsidR="00636C2D">
          <w:t>s</w:t>
        </w:r>
      </w:ins>
      <w:ins w:id="945" w:author="Microsoft Office User" w:date="2021-06-15T11:53:00Z">
        <w:r w:rsidR="00847B06">
          <w:t xml:space="preserve"> when paired with X</w:t>
        </w:r>
      </w:ins>
      <w:ins w:id="946" w:author="Microsoft Office User" w:date="2021-06-15T11:54:00Z">
        <w:r w:rsidR="00636C2D">
          <w:t xml:space="preserve"> chromosomes</w:t>
        </w:r>
      </w:ins>
      <w:ins w:id="947" w:author="Microsoft Office User" w:date="2021-06-15T11:53:00Z">
        <w:r w:rsidR="00847B06">
          <w:t xml:space="preserve"> in human males)</w:t>
        </w:r>
      </w:ins>
      <w:ins w:id="948" w:author="Microsoft Office User" w:date="2021-06-15T07:18:00Z">
        <w:r w:rsidR="00E87C0A">
          <w:t xml:space="preserve">. </w:t>
        </w:r>
        <w:r w:rsidR="00E87C0A">
          <w:t>However</w:t>
        </w:r>
      </w:ins>
      <w:ins w:id="949" w:author="Microsoft Office User" w:date="2021-06-15T07:20:00Z">
        <w:r w:rsidR="00E87C0A">
          <w:t>,</w:t>
        </w:r>
      </w:ins>
      <w:ins w:id="950" w:author="Microsoft Office User" w:date="2021-06-15T07:18:00Z">
        <w:r w:rsidR="00E87C0A">
          <w:t xml:space="preserve"> we could not </w:t>
        </w:r>
      </w:ins>
      <w:del w:id="951" w:author="Microsoft Office User" w:date="2021-06-15T07:18:00Z">
        <w:r w:rsidR="00B0444B" w:rsidDel="00E87C0A">
          <w:delText xml:space="preserve">but could not </w:delText>
        </w:r>
      </w:del>
      <w:r w:rsidR="00B0444B">
        <w:t xml:space="preserve">identify or confirm sex-specific markers with the </w:t>
      </w:r>
      <w:proofErr w:type="spellStart"/>
      <w:r w:rsidR="00B0444B">
        <w:t>RADseq</w:t>
      </w:r>
      <w:proofErr w:type="spellEnd"/>
      <w:r w:rsidR="00B0444B">
        <w:t xml:space="preserve"> data generated for this project. </w:t>
      </w:r>
      <w:del w:id="952" w:author="Microsoft Office User" w:date="2021-06-15T07:17:00Z">
        <w:r w:rsidR="00B0444B" w:rsidDel="00E87C0A">
          <w:delText>An</w:delText>
        </w:r>
      </w:del>
      <w:del w:id="953" w:author="Microsoft Office User" w:date="2021-06-15T07:18:00Z">
        <w:r w:rsidR="00B0444B" w:rsidDel="00E87C0A">
          <w:delText xml:space="preserve"> increase in male specific k-mers at half the abundance of the normally distributed peak of female k-mer abundance is consistent with the male sequencing data potentially having heterogametic regions in its genome. </w:delText>
        </w:r>
      </w:del>
      <w:r w:rsidR="00B0444B">
        <w:t>Interestingly, many contigs containing male-specific k-</w:t>
      </w:r>
      <w:proofErr w:type="spellStart"/>
      <w:r w:rsidR="00B0444B">
        <w:t>mers</w:t>
      </w:r>
      <w:proofErr w:type="spellEnd"/>
      <w:r w:rsidR="00B0444B">
        <w:t xml:space="preserve"> were located on chromosome 9. While there is a clear increase in associated SNPs on chromosome 9, none met the significance threshold or were found to be diagnostic of sex.</w:t>
      </w:r>
      <w:ins w:id="954" w:author="Microsoft Office User" w:date="2021-06-15T17:07:00Z">
        <w:r w:rsidR="00240363">
          <w:t xml:space="preserve"> </w:t>
        </w:r>
      </w:ins>
      <w:ins w:id="955" w:author="Microsoft Office User" w:date="2021-06-15T17:08:00Z">
        <w:r w:rsidR="00240363">
          <w:t>An additional</w:t>
        </w:r>
      </w:ins>
      <w:ins w:id="956" w:author="Microsoft Office User" w:date="2021-06-15T17:07:00Z">
        <w:r w:rsidR="00240363">
          <w:t xml:space="preserve"> important observation is that</w:t>
        </w:r>
        <w:r w:rsidR="00240363">
          <w:t xml:space="preserve"> the k-</w:t>
        </w:r>
        <w:proofErr w:type="spellStart"/>
        <w:r w:rsidR="00240363">
          <w:t>mer</w:t>
        </w:r>
        <w:proofErr w:type="spellEnd"/>
        <w:r w:rsidR="00240363">
          <w:t xml:space="preserve"> analysis revealed male</w:t>
        </w:r>
      </w:ins>
      <w:ins w:id="957" w:author="Microsoft Office User" w:date="2021-06-15T17:08:00Z">
        <w:r w:rsidR="00240363">
          <w:t>-</w:t>
        </w:r>
      </w:ins>
      <w:ins w:id="958" w:author="Microsoft Office User" w:date="2021-06-15T17:07:00Z">
        <w:r w:rsidR="00240363">
          <w:t>specific 10X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ins>
    </w:p>
    <w:p w14:paraId="75AD3A98" w14:textId="2B77B589" w:rsidR="00B0444B" w:rsidRDefault="00B0444B" w:rsidP="00636C2D"/>
    <w:p w14:paraId="11ADBDB3" w14:textId="77777777" w:rsidR="00B0444B" w:rsidRDefault="00B0444B" w:rsidP="00636C2D"/>
    <w:p w14:paraId="515345D5" w14:textId="6BF683BA" w:rsidR="00B0444B" w:rsidRDefault="00B0444B" w:rsidP="00E52EFB">
      <w:pPr>
        <w:rPr>
          <w:ins w:id="959"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ins w:id="960" w:author="Microsoft Office User" w:date="2021-06-15T17:05:00Z">
        <w:r w:rsidR="00240363">
          <w:t xml:space="preserve">While RAD sequencing data provides an excellent genome wide survey </w:t>
        </w:r>
      </w:ins>
      <w:ins w:id="961" w:author="Microsoft Office User" w:date="2021-06-15T17:06:00Z">
        <w:r w:rsidR="00240363">
          <w:t xml:space="preserve">of an individual, </w:t>
        </w:r>
      </w:ins>
      <w:r>
        <w:t xml:space="preserve">WGS data </w:t>
      </w:r>
      <w:ins w:id="962" w:author="Microsoft Office User" w:date="2021-06-15T17:05:00Z">
        <w:r w:rsidR="00240363">
          <w:t>will</w:t>
        </w:r>
      </w:ins>
      <w:del w:id="963" w:author="Microsoft Office User" w:date="2021-06-15T17:05:00Z">
        <w:r w:rsidDel="00240363">
          <w:delText>may</w:delText>
        </w:r>
      </w:del>
      <w:r>
        <w:t xml:space="preserve"> better survey </w:t>
      </w:r>
      <w:del w:id="964" w:author="Microsoft Office User" w:date="2021-06-15T17:06:00Z">
        <w:r w:rsidDel="00240363">
          <w:delText>the region and potentially contain diagnostic markers</w:delText>
        </w:r>
      </w:del>
      <w:ins w:id="965" w:author="Microsoft Office User" w:date="2021-06-15T17:06:00Z">
        <w:r w:rsidR="00240363">
          <w:t>the entire genome of multiple individuals, rather than just a fraction</w:t>
        </w:r>
      </w:ins>
      <w:r>
        <w:t xml:space="preserve">. </w:t>
      </w:r>
      <w:del w:id="966" w:author="Microsoft Office User" w:date="2021-06-15T17:07:00Z">
        <w:r w:rsidDel="00240363">
          <w:delText>Additionally, the k-mer analysis revealed male specific 10X sequencing data from an individual male aligned to multiple regions throughout the genome. This may indicate that sex determination in delta smelt is polygenic but further sequencing and analysis is needed to test this hypothesis.</w:delText>
        </w:r>
      </w:del>
    </w:p>
    <w:p w14:paraId="797F6067" w14:textId="1D004AE4" w:rsidR="00D14EFD" w:rsidRDefault="00D14EFD" w:rsidP="00E52EFB">
      <w:pPr>
        <w:rPr>
          <w:ins w:id="967" w:author="Microsoft Office User" w:date="2021-06-14T17:25:00Z"/>
        </w:rPr>
      </w:pPr>
    </w:p>
    <w:p w14:paraId="1BCA0FFC" w14:textId="26BCFB47" w:rsidR="00D14EFD" w:rsidRDefault="00743911" w:rsidP="00E52EFB">
      <w:pPr>
        <w:rPr>
          <w:ins w:id="968" w:author="Microsoft Office User" w:date="2021-06-14T17:25:00Z"/>
          <w:b/>
          <w:bCs/>
          <w:i/>
          <w:iCs/>
        </w:rPr>
      </w:pPr>
      <w:ins w:id="969" w:author="Microsoft Office User" w:date="2021-06-15T07:28:00Z">
        <w:r>
          <w:rPr>
            <w:b/>
            <w:bCs/>
            <w:i/>
            <w:iCs/>
          </w:rPr>
          <w:t xml:space="preserve">Task 4??? </w:t>
        </w:r>
      </w:ins>
      <w:ins w:id="970" w:author="Microsoft Office User" w:date="2021-06-14T17:25:00Z">
        <w:r w:rsidR="00D14EFD">
          <w:rPr>
            <w:b/>
            <w:bCs/>
            <w:i/>
            <w:iCs/>
          </w:rPr>
          <w:t>Domestication Selection</w:t>
        </w:r>
      </w:ins>
    </w:p>
    <w:p w14:paraId="2F45C746" w14:textId="08F6E21A" w:rsidR="00D14EFD" w:rsidDel="00D14EFD" w:rsidRDefault="00D14EFD" w:rsidP="00636C2D">
      <w:pPr>
        <w:rPr>
          <w:del w:id="971" w:author="Microsoft Office User" w:date="2021-06-14T17:25:00Z"/>
        </w:rPr>
        <w:pPrChange w:id="972" w:author="Microsoft Office User" w:date="2021-06-15T11:56:00Z">
          <w:pPr/>
        </w:pPrChange>
      </w:pPr>
      <w:ins w:id="973" w:author="Microsoft Office User" w:date="2021-06-14T17:25:00Z">
        <w:r>
          <w:t xml:space="preserve">&lt;INSERT ENSI’S </w:t>
        </w:r>
      </w:ins>
      <w:ins w:id="974" w:author="Microsoft Office User" w:date="2021-06-15T07:28:00Z">
        <w:r w:rsidR="00743911">
          <w:t xml:space="preserve">methods and </w:t>
        </w:r>
      </w:ins>
      <w:ins w:id="975" w:author="Microsoft Office User" w:date="2021-06-14T17:25:00Z">
        <w:r>
          <w:t>DISCUSSION&gt;</w:t>
        </w:r>
      </w:ins>
    </w:p>
    <w:p w14:paraId="762B92E0" w14:textId="466CC28D" w:rsidR="00B0444B" w:rsidDel="00D14EFD" w:rsidRDefault="00B0444B" w:rsidP="00636C2D">
      <w:pPr>
        <w:rPr>
          <w:del w:id="976" w:author="Microsoft Office User" w:date="2021-06-14T17:25:00Z"/>
        </w:rPr>
        <w:pPrChange w:id="977" w:author="Microsoft Office User" w:date="2021-06-15T11:56:00Z">
          <w:pPr>
            <w:jc w:val="both"/>
          </w:pPr>
        </w:pPrChange>
      </w:pPr>
    </w:p>
    <w:p w14:paraId="0DBAF849" w14:textId="557074C3" w:rsidR="00DE273D" w:rsidDel="00D14EFD" w:rsidRDefault="00DE273D" w:rsidP="00636C2D">
      <w:pPr>
        <w:rPr>
          <w:del w:id="978" w:author="Microsoft Office User" w:date="2021-06-14T17:25:00Z"/>
        </w:rPr>
        <w:pPrChange w:id="979" w:author="Microsoft Office User" w:date="2021-06-15T11:56:00Z">
          <w:pPr>
            <w:ind w:right="270"/>
            <w:jc w:val="both"/>
          </w:pPr>
        </w:pPrChange>
      </w:pPr>
    </w:p>
    <w:p w14:paraId="3F5E4941" w14:textId="563C3900" w:rsidR="00B65A33" w:rsidRDefault="00B65A33" w:rsidP="00636C2D">
      <w:pPr>
        <w:rPr>
          <w:rFonts w:ascii="Times" w:hAnsi="Times"/>
        </w:rPr>
        <w:pPrChange w:id="980" w:author="Microsoft Office User" w:date="2021-06-15T11:56:00Z">
          <w:pPr>
            <w:jc w:val="both"/>
          </w:pPr>
        </w:pPrChange>
      </w:pPr>
      <w:del w:id="981" w:author="Microsoft Office User" w:date="2021-06-14T17:25:00Z">
        <w:r w:rsidDel="00D14EFD">
          <w:rPr>
            <w:rFonts w:ascii="Times" w:hAnsi="Times"/>
          </w:rPr>
          <w:br w:type="page"/>
        </w:r>
      </w:del>
    </w:p>
    <w:p w14:paraId="6C513AC2" w14:textId="7E0C79B1" w:rsidR="00FC7342" w:rsidRDefault="00FC7342" w:rsidP="00636C2D">
      <w:pPr>
        <w:pStyle w:val="Heading1"/>
      </w:pPr>
      <w:commentRangeStart w:id="982"/>
      <w:del w:id="983" w:author="Microsoft Office User" w:date="2021-06-14T17:23:00Z">
        <w:r w:rsidDel="00D14EFD">
          <w:delText>Discussion</w:delText>
        </w:r>
        <w:commentRangeEnd w:id="982"/>
        <w:r w:rsidR="00B0444B" w:rsidDel="00D14EFD">
          <w:rPr>
            <w:rStyle w:val="CommentReference"/>
            <w:rFonts w:eastAsia="Times New Roman" w:cs="Times New Roman"/>
            <w:b w:val="0"/>
            <w:color w:val="auto"/>
            <w:u w:val="none"/>
          </w:rPr>
          <w:commentReference w:id="982"/>
        </w:r>
      </w:del>
      <w:ins w:id="984" w:author="Microsoft Office User" w:date="2021-06-14T17:23:00Z">
        <w:r w:rsidR="00D14EFD">
          <w:t>Conclusion</w:t>
        </w:r>
      </w:ins>
    </w:p>
    <w:p w14:paraId="03480909" w14:textId="77777777" w:rsidR="00FC7342" w:rsidRDefault="00FC7342" w:rsidP="00636C2D"/>
    <w:p w14:paraId="7D8F48C0" w14:textId="77777777" w:rsidR="00FC7342" w:rsidDel="00D14EFD" w:rsidRDefault="00FC7342" w:rsidP="00636C2D">
      <w:pPr>
        <w:rPr>
          <w:del w:id="985" w:author="Microsoft Office User" w:date="2021-06-14T17:25:00Z"/>
        </w:rPr>
        <w:pPrChange w:id="986" w:author="Microsoft Office User" w:date="2021-06-15T11:56:00Z">
          <w:pPr/>
        </w:pPrChange>
      </w:pPr>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del w:id="987" w:author="Microsoft Office User" w:date="2021-06-14T17:25:00Z">
        <w:r w:rsidDel="00D14EFD">
          <w:delText>.</w:delText>
        </w:r>
      </w:del>
    </w:p>
    <w:p w14:paraId="7CE6ED94" w14:textId="77777777" w:rsidR="00FC7342" w:rsidDel="00D14EFD" w:rsidRDefault="00FC7342" w:rsidP="00636C2D">
      <w:pPr>
        <w:rPr>
          <w:del w:id="988" w:author="Microsoft Office User" w:date="2021-06-14T17:25:00Z"/>
        </w:rPr>
        <w:pPrChange w:id="989" w:author="Microsoft Office User" w:date="2021-06-15T11:56:00Z">
          <w:pPr/>
        </w:pPrChange>
      </w:pPr>
    </w:p>
    <w:p w14:paraId="4235330A" w14:textId="20D5B659" w:rsidR="00FC7342" w:rsidDel="00B0444B" w:rsidRDefault="00FC7342" w:rsidP="00636C2D">
      <w:pPr>
        <w:rPr>
          <w:moveFrom w:id="990" w:author="Microsoft Office User" w:date="2021-06-14T17:17:00Z"/>
          <w:b/>
          <w:bCs/>
          <w:i/>
          <w:iCs/>
        </w:rPr>
        <w:pPrChange w:id="991" w:author="Microsoft Office User" w:date="2021-06-15T11:56:00Z">
          <w:pPr/>
        </w:pPrChange>
      </w:pPr>
      <w:moveFromRangeStart w:id="992" w:author="Microsoft Office User" w:date="2021-06-14T17:17:00Z" w:name="move74583485"/>
      <w:moveFrom w:id="993" w:author="Microsoft Office User" w:date="2021-06-14T17:17:00Z">
        <w:r w:rsidDel="00B0444B">
          <w:rPr>
            <w:b/>
            <w:bCs/>
            <w:i/>
            <w:iCs/>
          </w:rPr>
          <w:t>Genome Assembly</w:t>
        </w:r>
      </w:moveFrom>
    </w:p>
    <w:p w14:paraId="0DF3CC3F" w14:textId="6E6F75B3" w:rsidR="00FC7342" w:rsidDel="00B0444B" w:rsidRDefault="00FC7342" w:rsidP="00636C2D">
      <w:pPr>
        <w:rPr>
          <w:moveFrom w:id="994" w:author="Microsoft Office User" w:date="2021-06-14T17:17:00Z"/>
        </w:rPr>
        <w:pPrChange w:id="995" w:author="Microsoft Office User" w:date="2021-06-15T11:56:00Z">
          <w:pPr/>
        </w:pPrChange>
      </w:pPr>
      <w:moveFrom w:id="996" w:author="Microsoft Office User" w:date="2021-06-14T17:17:00Z">
        <w:r w:rsidDel="00B0444B">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r w:rsidDel="00B0444B">
          <w:rPr>
            <w:i/>
            <w:iCs/>
          </w:rPr>
          <w:t>Hypomesus nipponensis</w:t>
        </w:r>
        <w:r w:rsidDel="00B0444B">
          <w:t>, &lt;CITE&gt;) which has a total length of 0.50Gb. Our final male and female assemblies had 376 and 549 contigs with N50’s of 0.12Gb and 0.15Gb, respectively. The first 28 contigs, representing number of haplo</w:t>
        </w:r>
        <w:r w:rsidR="00DB73CB" w:rsidDel="00B0444B">
          <w:t>i</w:t>
        </w:r>
        <w:r w:rsidDel="00B0444B">
          <w:t xml:space="preserve">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sidDel="00B0444B">
          <w:rPr>
            <w:i/>
            <w:iCs/>
          </w:rPr>
          <w:t>Actinopterygii</w:t>
        </w:r>
        <w:r w:rsidDel="00B0444B">
          <w:t xml:space="preserve"> BUSCO database.</w:t>
        </w:r>
      </w:moveFrom>
    </w:p>
    <w:moveFromRangeEnd w:id="992"/>
    <w:p w14:paraId="5CEF368C" w14:textId="77777777" w:rsidR="00FC7342" w:rsidRDefault="00FC7342" w:rsidP="00E52EFB"/>
    <w:p w14:paraId="600C7266" w14:textId="2B461746" w:rsidR="00FC7342" w:rsidDel="00D14EFD" w:rsidRDefault="00FC7342" w:rsidP="00636C2D">
      <w:pPr>
        <w:rPr>
          <w:del w:id="997" w:author="Microsoft Office User" w:date="2021-06-14T17:23:00Z"/>
          <w:b/>
          <w:bCs/>
          <w:i/>
          <w:iCs/>
        </w:rPr>
        <w:pPrChange w:id="998" w:author="Microsoft Office User" w:date="2021-06-15T11:56:00Z">
          <w:pPr/>
        </w:pPrChange>
      </w:pPr>
      <w:del w:id="999" w:author="Microsoft Office User" w:date="2021-06-14T17:23:00Z">
        <w:r w:rsidDel="00D14EFD">
          <w:rPr>
            <w:b/>
            <w:bCs/>
            <w:i/>
            <w:iCs/>
          </w:rPr>
          <w:delText>Effective Population Size &amp; Genetic Diversity</w:delText>
        </w:r>
      </w:del>
    </w:p>
    <w:p w14:paraId="588D8F37" w14:textId="5C2D5834" w:rsidR="00FC7342" w:rsidDel="00D14EFD" w:rsidRDefault="00FC7342" w:rsidP="00636C2D">
      <w:pPr>
        <w:rPr>
          <w:del w:id="1000" w:author="Microsoft Office User" w:date="2021-06-14T17:23:00Z"/>
        </w:rPr>
        <w:pPrChange w:id="1001" w:author="Microsoft Office User" w:date="2021-06-15T11:56:00Z">
          <w:pPr/>
        </w:pPrChange>
      </w:pPr>
      <w:del w:id="1002" w:author="Microsoft Office User" w:date="2021-06-14T17:23:00Z">
        <w:r w:rsidDel="00D14EFD">
          <w:delText xml:space="preserve">In this study we removed non-neutral loci in order to make unbiased temporal Ne estimates. Our results show a broad decline of delta smelt effective population size from 1995 to 2020. In general, estimates made in birth year cohorts from the 1990’s and early 2000’s were more varied and more frequently infinite, negative (indicating Ne is too large to accurately be estimated) or larger than 5000. More recent estimates show less variation, and narrower confidence intervals. </w:delText>
        </w:r>
      </w:del>
    </w:p>
    <w:p w14:paraId="49BC1ADB" w14:textId="529DAE43" w:rsidR="00FC7342" w:rsidDel="00D14EFD" w:rsidRDefault="00FC7342" w:rsidP="00636C2D">
      <w:pPr>
        <w:rPr>
          <w:del w:id="1003" w:author="Microsoft Office User" w:date="2021-06-14T17:23:00Z"/>
        </w:rPr>
        <w:pPrChange w:id="1004" w:author="Microsoft Office User" w:date="2021-06-15T11:56:00Z">
          <w:pPr/>
        </w:pPrChange>
      </w:pPr>
    </w:p>
    <w:p w14:paraId="505F1049" w14:textId="1B3ABE6F" w:rsidR="00FC7342" w:rsidDel="00D14EFD" w:rsidRDefault="00FC7342" w:rsidP="00636C2D">
      <w:pPr>
        <w:rPr>
          <w:del w:id="1005" w:author="Microsoft Office User" w:date="2021-06-14T17:23:00Z"/>
        </w:rPr>
        <w:pPrChange w:id="1006" w:author="Microsoft Office User" w:date="2021-06-15T11:56:00Z">
          <w:pPr/>
        </w:pPrChange>
      </w:pPr>
      <w:del w:id="1007" w:author="Microsoft Office User" w:date="2021-06-14T17:23:00Z">
        <w:r w:rsidDel="00D14EFD">
          <w:delText xml:space="preserve">We then validated our observation of a decline in Ne by observing genetic diversity within the species through the estimation of theta for each birth year cohort used in our temporal Ne estimations. We quantified genetic diversity through two theta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w:delText>
        </w:r>
        <w:commentRangeStart w:id="1008"/>
        <w:r w:rsidDel="00D14EFD">
          <w:delText>years</w:delText>
        </w:r>
        <w:commentRangeEnd w:id="1008"/>
        <w:r w:rsidR="009346B7" w:rsidDel="00D14EFD">
          <w:rPr>
            <w:rStyle w:val="CommentReference"/>
          </w:rPr>
          <w:commentReference w:id="1008"/>
        </w:r>
        <w:r w:rsidDel="00D14EFD">
          <w:delText xml:space="preserve">. </w:delText>
        </w:r>
      </w:del>
    </w:p>
    <w:p w14:paraId="6A009A5B" w14:textId="77777777" w:rsidR="00FC7342" w:rsidRDefault="00FC7342" w:rsidP="00E52EFB"/>
    <w:p w14:paraId="342E8D18" w14:textId="07C2FC28" w:rsidR="00FC7342" w:rsidDel="00D14EFD" w:rsidRDefault="00FC7342" w:rsidP="00636C2D">
      <w:pPr>
        <w:rPr>
          <w:del w:id="1009" w:author="Microsoft Office User" w:date="2021-06-14T17:25:00Z"/>
          <w:b/>
          <w:bCs/>
          <w:i/>
          <w:iCs/>
        </w:rPr>
        <w:pPrChange w:id="1010" w:author="Microsoft Office User" w:date="2021-06-15T11:56:00Z">
          <w:pPr/>
        </w:pPrChange>
      </w:pPr>
      <w:del w:id="1011" w:author="Microsoft Office User" w:date="2021-06-14T17:25:00Z">
        <w:r w:rsidDel="00D14EFD">
          <w:rPr>
            <w:b/>
            <w:bCs/>
            <w:i/>
            <w:iCs/>
          </w:rPr>
          <w:delText>Domestication Sele</w:delText>
        </w:r>
        <w:r w:rsidR="0054076A" w:rsidDel="00D14EFD">
          <w:rPr>
            <w:b/>
            <w:bCs/>
            <w:i/>
            <w:iCs/>
          </w:rPr>
          <w:delText>c</w:delText>
        </w:r>
        <w:r w:rsidDel="00D14EFD">
          <w:rPr>
            <w:b/>
            <w:bCs/>
            <w:i/>
            <w:iCs/>
          </w:rPr>
          <w:delText>tion</w:delText>
        </w:r>
      </w:del>
    </w:p>
    <w:p w14:paraId="78E7AB1B" w14:textId="46734F64" w:rsidR="00FC7342" w:rsidDel="00D14EFD" w:rsidRDefault="00FC7342" w:rsidP="00636C2D">
      <w:pPr>
        <w:rPr>
          <w:del w:id="1012" w:author="Microsoft Office User" w:date="2021-06-14T17:25:00Z"/>
        </w:rPr>
        <w:pPrChange w:id="1013" w:author="Microsoft Office User" w:date="2021-06-15T11:56:00Z">
          <w:pPr/>
        </w:pPrChange>
      </w:pPr>
      <w:del w:id="1014" w:author="Microsoft Office User" w:date="2021-06-14T17:25:00Z">
        <w:r w:rsidDel="00D14EFD">
          <w:delText>&lt;INSERT ENSI’S DISCUSSION&gt;</w:delText>
        </w:r>
      </w:del>
    </w:p>
    <w:p w14:paraId="6A9C1F65" w14:textId="77777777" w:rsidR="00FC7342" w:rsidRDefault="00FC7342" w:rsidP="00E52EFB"/>
    <w:p w14:paraId="026D57D0" w14:textId="4BF06DF7" w:rsidR="00FC7342" w:rsidRPr="008B461C" w:rsidDel="00D14EFD" w:rsidRDefault="00FC7342" w:rsidP="00636C2D">
      <w:pPr>
        <w:rPr>
          <w:del w:id="1015" w:author="Microsoft Office User" w:date="2021-06-14T17:24:00Z"/>
          <w:b/>
          <w:bCs/>
          <w:i/>
          <w:iCs/>
        </w:rPr>
        <w:pPrChange w:id="1016" w:author="Microsoft Office User" w:date="2021-06-15T11:56:00Z">
          <w:pPr/>
        </w:pPrChange>
      </w:pPr>
      <w:del w:id="1017" w:author="Microsoft Office User" w:date="2021-06-14T17:24:00Z">
        <w:r w:rsidDel="00D14EFD">
          <w:rPr>
            <w:b/>
            <w:bCs/>
            <w:i/>
            <w:iCs/>
          </w:rPr>
          <w:delText>Sex Specific Markers</w:delText>
        </w:r>
      </w:del>
    </w:p>
    <w:p w14:paraId="4720D57E" w14:textId="12019414" w:rsidR="00FC7342" w:rsidDel="00D14EFD" w:rsidRDefault="00FC7342" w:rsidP="00636C2D">
      <w:pPr>
        <w:rPr>
          <w:del w:id="1018" w:author="Microsoft Office User" w:date="2021-06-14T17:25:00Z"/>
        </w:rPr>
        <w:pPrChange w:id="1019" w:author="Microsoft Office User" w:date="2021-06-15T11:56:00Z">
          <w:pPr/>
        </w:pPrChange>
      </w:pPr>
      <w:del w:id="1020" w:author="Microsoft Office User" w:date="2021-06-14T17:25:00Z">
        <w:r w:rsidDel="00D14EFD">
          <w:br w:type="page"/>
        </w:r>
      </w:del>
    </w:p>
    <w:p w14:paraId="259F51F5" w14:textId="56553052" w:rsidR="00FC7342" w:rsidDel="00D14EFD" w:rsidRDefault="00FC7342" w:rsidP="00636C2D">
      <w:pPr>
        <w:rPr>
          <w:del w:id="1021" w:author="Microsoft Office User" w:date="2021-06-14T17:25:00Z"/>
        </w:rPr>
        <w:pPrChange w:id="1022" w:author="Microsoft Office User" w:date="2021-06-15T11:56:00Z">
          <w:pPr>
            <w:pStyle w:val="Heading1"/>
          </w:pPr>
        </w:pPrChange>
      </w:pPr>
      <w:del w:id="1023" w:author="Microsoft Office User" w:date="2021-06-14T17:25:00Z">
        <w:r w:rsidDel="00D14EFD">
          <w:delText>Conclusion</w:delText>
        </w:r>
      </w:del>
    </w:p>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sidP="00636C2D">
      <w:pPr>
        <w:pPrChange w:id="1024" w:author="Microsoft Office User" w:date="2021-06-15T11:56:00Z">
          <w:pPr/>
        </w:pPrChange>
      </w:pPr>
      <w:r>
        <w:br w:type="page"/>
      </w:r>
    </w:p>
    <w:p w14:paraId="7AA7CA1C" w14:textId="77777777" w:rsidR="00FC7342" w:rsidRPr="008B461C" w:rsidRDefault="00FC7342" w:rsidP="00636C2D">
      <w:pPr>
        <w:pPrChange w:id="1025" w:author="Microsoft Office User" w:date="2021-06-15T11:56:00Z">
          <w:pPr/>
        </w:pPrChange>
      </w:pPr>
    </w:p>
    <w:p w14:paraId="63A3E3F2" w14:textId="21B598AB" w:rsidR="006F47E9" w:rsidRDefault="00B65A33" w:rsidP="00636C2D">
      <w:pPr>
        <w:pStyle w:val="Heading1"/>
        <w:pPrChange w:id="1026" w:author="Microsoft Office User" w:date="2021-06-15T11:56:00Z">
          <w:pPr>
            <w:pStyle w:val="Heading1"/>
            <w:jc w:val="both"/>
          </w:pPr>
        </w:pPrChange>
      </w:pPr>
      <w:commentRangeStart w:id="1027"/>
      <w:r w:rsidRPr="00B65A33">
        <w:t>Glossary</w:t>
      </w:r>
      <w:commentRangeEnd w:id="1027"/>
      <w:r w:rsidR="006E317E">
        <w:rPr>
          <w:rStyle w:val="CommentReference"/>
          <w:rFonts w:eastAsia="Times New Roman" w:cs="Times New Roman"/>
          <w:b w:val="0"/>
          <w:color w:val="auto"/>
          <w:u w:val="none"/>
        </w:rPr>
        <w:commentReference w:id="1027"/>
      </w:r>
    </w:p>
    <w:p w14:paraId="533049C1" w14:textId="7E8A4A59" w:rsidR="00A07BB9" w:rsidRDefault="00B65A33" w:rsidP="00636C2D">
      <w:pPr>
        <w:ind w:left="720" w:hanging="720"/>
        <w:rPr>
          <w:rFonts w:ascii="Times" w:hAnsi="Times"/>
          <w:bCs/>
        </w:rPr>
        <w:pPrChange w:id="1028" w:author="Microsoft Office User" w:date="2021-06-15T11:56:00Z">
          <w:pPr>
            <w:ind w:left="720" w:hanging="720"/>
            <w:jc w:val="both"/>
          </w:pPr>
        </w:pPrChange>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636C2D">
      <w:pPr>
        <w:ind w:left="720" w:hanging="720"/>
        <w:rPr>
          <w:rFonts w:ascii="Times" w:hAnsi="Times"/>
          <w:bCs/>
        </w:rPr>
        <w:pPrChange w:id="1029" w:author="Microsoft Office User" w:date="2021-06-15T11:56:00Z">
          <w:pPr>
            <w:ind w:left="720" w:hanging="720"/>
            <w:jc w:val="both"/>
          </w:pPr>
        </w:pPrChange>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636C2D">
      <w:pPr>
        <w:ind w:left="720" w:hanging="720"/>
        <w:rPr>
          <w:rFonts w:ascii="Times" w:hAnsi="Times"/>
          <w:bCs/>
        </w:rPr>
        <w:pPrChange w:id="1030" w:author="Microsoft Office User" w:date="2021-06-15T11:56:00Z">
          <w:pPr>
            <w:ind w:left="720" w:hanging="720"/>
            <w:jc w:val="both"/>
          </w:pPr>
        </w:pPrChange>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636C2D">
      <w:pPr>
        <w:ind w:left="720" w:hanging="720"/>
        <w:rPr>
          <w:rFonts w:ascii="Times" w:hAnsi="Times"/>
          <w:bCs/>
        </w:rPr>
        <w:pPrChange w:id="1031" w:author="Microsoft Office User" w:date="2021-06-15T11:56:00Z">
          <w:pPr>
            <w:ind w:left="720" w:hanging="720"/>
            <w:jc w:val="both"/>
          </w:pPr>
        </w:pPrChange>
      </w:pPr>
      <w:r w:rsidRPr="00A07BB9">
        <w:rPr>
          <w:rFonts w:ascii="Times" w:hAnsi="Times"/>
          <w:b/>
        </w:rPr>
        <w:t>DNA</w:t>
      </w:r>
      <w:r>
        <w:rPr>
          <w:rFonts w:ascii="Times" w:hAnsi="Times"/>
          <w:bCs/>
        </w:rPr>
        <w:t xml:space="preserve"> – deoxyribonucleic acid</w:t>
      </w:r>
    </w:p>
    <w:p w14:paraId="762E907B" w14:textId="77777777" w:rsidR="00A07BB9" w:rsidRDefault="00A07BB9" w:rsidP="00636C2D">
      <w:pPr>
        <w:ind w:left="720" w:hanging="720"/>
        <w:rPr>
          <w:rFonts w:ascii="Times" w:hAnsi="Times"/>
          <w:bCs/>
        </w:rPr>
        <w:pPrChange w:id="1032" w:author="Microsoft Office User" w:date="2021-06-15T11:56:00Z">
          <w:pPr>
            <w:ind w:left="720" w:hanging="720"/>
            <w:jc w:val="both"/>
          </w:pPr>
        </w:pPrChange>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636C2D">
      <w:pPr>
        <w:ind w:left="720" w:hanging="720"/>
        <w:rPr>
          <w:rFonts w:ascii="Times" w:hAnsi="Times"/>
          <w:bCs/>
        </w:rPr>
        <w:pPrChange w:id="1033" w:author="Microsoft Office User" w:date="2021-06-15T11:56:00Z">
          <w:pPr>
            <w:ind w:left="720" w:hanging="720"/>
            <w:jc w:val="both"/>
          </w:pPr>
        </w:pPrChange>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636C2D">
      <w:pPr>
        <w:ind w:left="720" w:hanging="720"/>
        <w:rPr>
          <w:rFonts w:ascii="Times" w:hAnsi="Times"/>
          <w:bCs/>
        </w:rPr>
        <w:pPrChange w:id="1034" w:author="Microsoft Office User" w:date="2021-06-15T11:56:00Z">
          <w:pPr>
            <w:ind w:left="720" w:hanging="720"/>
            <w:jc w:val="both"/>
          </w:pPr>
        </w:pPrChange>
      </w:pPr>
      <w:r w:rsidRPr="00A07BB9">
        <w:rPr>
          <w:rFonts w:ascii="Times" w:hAnsi="Times"/>
          <w:b/>
        </w:rPr>
        <w:t>HMW</w:t>
      </w:r>
      <w:r>
        <w:rPr>
          <w:rFonts w:ascii="Times" w:hAnsi="Times"/>
          <w:bCs/>
        </w:rPr>
        <w:t xml:space="preserve"> – high molecular weight</w:t>
      </w:r>
    </w:p>
    <w:p w14:paraId="3181CD00" w14:textId="1356ACBB" w:rsidR="00B65A33" w:rsidRDefault="00B65A33" w:rsidP="00636C2D">
      <w:pPr>
        <w:ind w:left="720" w:hanging="720"/>
        <w:rPr>
          <w:rFonts w:ascii="Times" w:hAnsi="Times"/>
          <w:bCs/>
        </w:rPr>
        <w:pPrChange w:id="1035" w:author="Microsoft Office User" w:date="2021-06-15T11:56:00Z">
          <w:pPr>
            <w:ind w:left="720" w:hanging="720"/>
            <w:jc w:val="both"/>
          </w:pPr>
        </w:pPrChange>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636C2D">
      <w:pPr>
        <w:ind w:left="720" w:hanging="720"/>
        <w:rPr>
          <w:rFonts w:ascii="Times" w:hAnsi="Times"/>
          <w:bCs/>
        </w:rPr>
        <w:pPrChange w:id="1036" w:author="Microsoft Office User" w:date="2021-06-15T11:56:00Z">
          <w:pPr>
            <w:ind w:left="720" w:hanging="720"/>
            <w:jc w:val="both"/>
          </w:pPr>
        </w:pPrChange>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636C2D">
      <w:pPr>
        <w:ind w:left="720" w:hanging="720"/>
        <w:rPr>
          <w:rFonts w:ascii="Times" w:hAnsi="Times"/>
          <w:bCs/>
        </w:rPr>
        <w:pPrChange w:id="1037" w:author="Microsoft Office User" w:date="2021-06-15T11:56:00Z">
          <w:pPr>
            <w:ind w:left="720" w:hanging="720"/>
            <w:jc w:val="both"/>
          </w:pPr>
        </w:pPrChange>
      </w:pPr>
      <w:r w:rsidRPr="00A07BB9">
        <w:rPr>
          <w:rFonts w:ascii="Times" w:hAnsi="Times"/>
          <w:b/>
        </w:rPr>
        <w:t>QC</w:t>
      </w:r>
      <w:r>
        <w:rPr>
          <w:rFonts w:ascii="Times" w:hAnsi="Times"/>
          <w:bCs/>
        </w:rPr>
        <w:t xml:space="preserve"> – quality control</w:t>
      </w:r>
    </w:p>
    <w:p w14:paraId="29F1A626" w14:textId="5E05B35B" w:rsidR="005A63B7" w:rsidRDefault="005A63B7" w:rsidP="00636C2D">
      <w:pPr>
        <w:ind w:left="720" w:hanging="720"/>
        <w:rPr>
          <w:rFonts w:ascii="Times" w:hAnsi="Times"/>
          <w:bCs/>
        </w:rPr>
        <w:pPrChange w:id="1038" w:author="Microsoft Office User" w:date="2021-06-15T11:56:00Z">
          <w:pPr>
            <w:ind w:left="720" w:hanging="720"/>
            <w:jc w:val="both"/>
          </w:pPr>
        </w:pPrChange>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ins w:id="1039" w:author="Microsoft Office User" w:date="2021-06-15T16:35:00Z">
        <w:r w:rsidR="00D513C9">
          <w:rPr>
            <w:rFonts w:ascii="Times" w:hAnsi="Times"/>
            <w:bCs/>
          </w:rPr>
          <w:t>Scaffolds are c</w:t>
        </w:r>
      </w:ins>
      <w:del w:id="1040" w:author="Microsoft Office User" w:date="2021-06-15T16:35:00Z">
        <w:r w:rsidRPr="005A63B7" w:rsidDel="00D513C9">
          <w:rPr>
            <w:rFonts w:ascii="Times" w:hAnsi="Times"/>
            <w:bCs/>
          </w:rPr>
          <w:delText>C</w:delText>
        </w:r>
      </w:del>
      <w:r w:rsidRPr="005A63B7">
        <w:rPr>
          <w:rFonts w:ascii="Times" w:hAnsi="Times"/>
          <w:bCs/>
        </w:rPr>
        <w:t>reated by using sequence data and relative position and orientation data</w:t>
      </w:r>
      <w:ins w:id="1041" w:author="Microsoft Office User" w:date="2021-06-15T16:36:00Z">
        <w:r w:rsidR="00D513C9">
          <w:rPr>
            <w:rFonts w:ascii="Times" w:hAnsi="Times"/>
            <w:bCs/>
          </w:rPr>
          <w:t xml:space="preserve">. Scaffolds </w:t>
        </w:r>
      </w:ins>
      <w:del w:id="1042" w:author="Microsoft Office User" w:date="2021-06-15T16:36:00Z">
        <w:r w:rsidDel="00D513C9">
          <w:rPr>
            <w:rFonts w:ascii="Times" w:hAnsi="Times"/>
            <w:bCs/>
          </w:rPr>
          <w:delText xml:space="preserve">. </w:delText>
        </w:r>
      </w:del>
      <w:ins w:id="1043" w:author="Microsoft Office User" w:date="2021-06-15T16:36:00Z">
        <w:r w:rsidR="00D513C9">
          <w:rPr>
            <w:rFonts w:ascii="Times" w:hAnsi="Times"/>
            <w:bCs/>
          </w:rPr>
          <w:t>m</w:t>
        </w:r>
      </w:ins>
      <w:del w:id="1044" w:author="Microsoft Office User" w:date="2021-06-15T16:36:00Z">
        <w:r w:rsidDel="00D513C9">
          <w:rPr>
            <w:rFonts w:ascii="Times" w:hAnsi="Times"/>
            <w:bCs/>
          </w:rPr>
          <w:delText>M</w:delText>
        </w:r>
      </w:del>
      <w:r>
        <w:rPr>
          <w:rFonts w:ascii="Times" w:hAnsi="Times"/>
          <w:bCs/>
        </w:rPr>
        <w:t>ay contain gaps</w:t>
      </w:r>
      <w:del w:id="1045" w:author="Microsoft Office User" w:date="2021-06-15T16:36:00Z">
        <w:r w:rsidDel="00D513C9">
          <w:rPr>
            <w:rFonts w:ascii="Times" w:hAnsi="Times"/>
            <w:bCs/>
          </w:rPr>
          <w:delText>,</w:delText>
        </w:r>
      </w:del>
      <w:ins w:id="1046" w:author="Microsoft Office User" w:date="2021-06-15T16:36:00Z">
        <w:r w:rsidR="00D513C9">
          <w:rPr>
            <w:rFonts w:ascii="Times" w:hAnsi="Times"/>
            <w:bCs/>
          </w:rPr>
          <w:t xml:space="preserve">, </w:t>
        </w:r>
      </w:ins>
      <w:del w:id="1047" w:author="Microsoft Office User" w:date="2021-06-15T16:36:00Z">
        <w:r w:rsidDel="00D513C9">
          <w:rPr>
            <w:rFonts w:ascii="Times" w:hAnsi="Times"/>
            <w:bCs/>
          </w:rPr>
          <w:delText xml:space="preserve"> which are </w:delText>
        </w:r>
      </w:del>
      <w:r>
        <w:rPr>
          <w:rFonts w:ascii="Times" w:hAnsi="Times"/>
          <w:bCs/>
        </w:rPr>
        <w:t>denoted by the letter N.</w:t>
      </w:r>
    </w:p>
    <w:p w14:paraId="71EAD3E5" w14:textId="77777777" w:rsidR="00A07BB9" w:rsidRDefault="00A07BB9" w:rsidP="00636C2D">
      <w:pPr>
        <w:ind w:left="720" w:hanging="720"/>
        <w:rPr>
          <w:rFonts w:ascii="Times" w:hAnsi="Times"/>
          <w:bCs/>
        </w:rPr>
        <w:pPrChange w:id="1048" w:author="Microsoft Office User" w:date="2021-06-15T11:56:00Z">
          <w:pPr>
            <w:ind w:left="720" w:hanging="720"/>
            <w:jc w:val="both"/>
          </w:pPr>
        </w:pPrChange>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ins w:id="1049" w:author="Microsoft Office User" w:date="2021-06-15T13:03:00Z"/>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C55F87E" w14:textId="7EBBFE46" w:rsidR="00E52EFB" w:rsidRDefault="00E52EFB" w:rsidP="00636C2D">
      <w:pPr>
        <w:ind w:left="720" w:hanging="720"/>
        <w:rPr>
          <w:ins w:id="1050" w:author="Microsoft Office User" w:date="2021-06-15T13:04:00Z"/>
          <w:rFonts w:ascii="Times" w:hAnsi="Times"/>
          <w:bCs/>
        </w:rPr>
      </w:pPr>
      <w:ins w:id="1051" w:author="Microsoft Office User" w:date="2021-06-15T13:03:00Z">
        <w:r>
          <w:rPr>
            <w:rFonts w:ascii="Times" w:hAnsi="Times"/>
            <w:b/>
          </w:rPr>
          <w:t xml:space="preserve">Add K </w:t>
        </w:r>
        <w:proofErr w:type="spellStart"/>
        <w:r>
          <w:rPr>
            <w:rFonts w:ascii="Times" w:hAnsi="Times"/>
            <w:b/>
          </w:rPr>
          <w:t>mer</w:t>
        </w:r>
        <w:proofErr w:type="spellEnd"/>
        <w:r>
          <w:rPr>
            <w:rFonts w:ascii="Times" w:hAnsi="Times"/>
            <w:b/>
          </w:rPr>
          <w:t xml:space="preserve"> here</w:t>
        </w:r>
        <w:r w:rsidRPr="00E52EFB">
          <w:rPr>
            <w:rFonts w:ascii="Times" w:hAnsi="Times"/>
            <w:bCs/>
            <w:rPrChange w:id="1052" w:author="Microsoft Office User" w:date="2021-06-15T13:03:00Z">
              <w:rPr>
                <w:rFonts w:ascii="Times" w:hAnsi="Times"/>
                <w:b/>
              </w:rPr>
            </w:rPrChange>
          </w:rPr>
          <w:t>.</w:t>
        </w:r>
      </w:ins>
    </w:p>
    <w:p w14:paraId="0D16C49C" w14:textId="5EA61402" w:rsidR="006E317E" w:rsidRDefault="006E317E" w:rsidP="00636C2D">
      <w:pPr>
        <w:ind w:left="720" w:hanging="720"/>
        <w:rPr>
          <w:ins w:id="1053" w:author="Microsoft Office User" w:date="2021-06-15T13:04:00Z"/>
          <w:rFonts w:ascii="Times" w:hAnsi="Times"/>
          <w:b/>
        </w:rPr>
      </w:pPr>
      <w:ins w:id="1054" w:author="Microsoft Office User" w:date="2021-06-15T13:04:00Z">
        <w:r>
          <w:rPr>
            <w:rFonts w:ascii="Times" w:hAnsi="Times"/>
            <w:b/>
          </w:rPr>
          <w:t>Coverage</w:t>
        </w:r>
      </w:ins>
    </w:p>
    <w:p w14:paraId="3F56DDA9" w14:textId="01A3996B" w:rsidR="006E317E" w:rsidRDefault="006E317E" w:rsidP="00636C2D">
      <w:pPr>
        <w:ind w:left="720" w:hanging="720"/>
        <w:rPr>
          <w:ins w:id="1055" w:author="Microsoft Office User" w:date="2021-06-15T13:04:00Z"/>
          <w:rFonts w:ascii="Times" w:hAnsi="Times"/>
          <w:b/>
        </w:rPr>
      </w:pPr>
      <w:ins w:id="1056" w:author="Microsoft Office User" w:date="2021-06-15T13:04:00Z">
        <w:r>
          <w:rPr>
            <w:rFonts w:ascii="Times" w:hAnsi="Times"/>
            <w:b/>
          </w:rPr>
          <w:t>Depth</w:t>
        </w:r>
      </w:ins>
    </w:p>
    <w:p w14:paraId="3AA85861" w14:textId="6D0D3A83" w:rsidR="006E317E" w:rsidRDefault="006E317E" w:rsidP="00636C2D">
      <w:pPr>
        <w:ind w:left="720" w:hanging="720"/>
        <w:rPr>
          <w:rFonts w:ascii="Times" w:hAnsi="Times"/>
          <w:bCs/>
        </w:rPr>
        <w:pPrChange w:id="1057" w:author="Microsoft Office User" w:date="2021-06-15T11:56:00Z">
          <w:pPr>
            <w:ind w:left="720" w:hanging="720"/>
            <w:jc w:val="both"/>
          </w:pPr>
        </w:pPrChange>
      </w:pPr>
      <w:ins w:id="1058" w:author="Microsoft Office User" w:date="2021-06-15T13:04:00Z">
        <w:r>
          <w:rPr>
            <w:rFonts w:ascii="Times" w:hAnsi="Times"/>
            <w:b/>
          </w:rPr>
          <w:t>Rad sequencing</w:t>
        </w:r>
      </w:ins>
    </w:p>
    <w:p w14:paraId="540AAD99" w14:textId="77777777" w:rsidR="008413EC" w:rsidRDefault="008413EC" w:rsidP="00636C2D">
      <w:pPr>
        <w:rPr>
          <w:rFonts w:ascii="Times" w:hAnsi="Times"/>
          <w:bCs/>
        </w:rPr>
        <w:pPrChange w:id="1059" w:author="Microsoft Office User" w:date="2021-06-15T11:56:00Z">
          <w:pPr>
            <w:jc w:val="both"/>
          </w:pPr>
        </w:pPrChange>
      </w:pPr>
    </w:p>
    <w:p w14:paraId="1D98B3A1" w14:textId="7347428F" w:rsidR="00B65A33" w:rsidRPr="008413EC" w:rsidRDefault="00B65A33" w:rsidP="00636C2D">
      <w:pPr>
        <w:pStyle w:val="Heading1"/>
        <w:pPrChange w:id="1060" w:author="Microsoft Office User" w:date="2021-06-15T11:56:00Z">
          <w:pPr>
            <w:pStyle w:val="Heading1"/>
            <w:jc w:val="both"/>
          </w:pPr>
        </w:pPrChange>
      </w:pPr>
      <w:r w:rsidRPr="008413EC">
        <w:t>Software Versions</w:t>
      </w:r>
    </w:p>
    <w:p w14:paraId="0FD154E6" w14:textId="13BEE252" w:rsidR="00B65A33" w:rsidRDefault="00B65A33" w:rsidP="00636C2D">
      <w:pPr>
        <w:rPr>
          <w:rFonts w:ascii="Times" w:hAnsi="Times"/>
          <w:bCs/>
        </w:rPr>
        <w:pPrChange w:id="1061" w:author="Microsoft Office User" w:date="2021-06-15T11:56:00Z">
          <w:pPr>
            <w:jc w:val="both"/>
          </w:pPr>
        </w:pPrChange>
      </w:pPr>
      <w:r>
        <w:rPr>
          <w:rFonts w:ascii="Times" w:hAnsi="Times"/>
          <w:bCs/>
        </w:rPr>
        <w:t>BUSCO</w:t>
      </w:r>
    </w:p>
    <w:p w14:paraId="1CFD2B33" w14:textId="0AD92676" w:rsidR="00B65A33" w:rsidRDefault="00B65A33" w:rsidP="00636C2D">
      <w:pPr>
        <w:rPr>
          <w:rFonts w:ascii="Times" w:hAnsi="Times"/>
          <w:bCs/>
        </w:rPr>
        <w:pPrChange w:id="1062" w:author="Microsoft Office User" w:date="2021-06-15T11:56:00Z">
          <w:pPr>
            <w:jc w:val="both"/>
          </w:pPr>
        </w:pPrChange>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636C2D">
      <w:pPr>
        <w:rPr>
          <w:rFonts w:ascii="Times" w:hAnsi="Times"/>
          <w:bCs/>
        </w:rPr>
        <w:pPrChange w:id="1063" w:author="Microsoft Office User" w:date="2021-06-15T11:56:00Z">
          <w:pPr>
            <w:jc w:val="both"/>
          </w:pPr>
        </w:pPrChange>
      </w:pPr>
      <w:r>
        <w:rPr>
          <w:rFonts w:ascii="Times" w:hAnsi="Times"/>
          <w:bCs/>
        </w:rPr>
        <w:t>bwa</w:t>
      </w:r>
      <w:r w:rsidR="00626F2D">
        <w:rPr>
          <w:rFonts w:ascii="Times" w:hAnsi="Times"/>
          <w:bCs/>
        </w:rPr>
        <w:t>=0.7.17-r1188</w:t>
      </w:r>
    </w:p>
    <w:p w14:paraId="179A7BE1" w14:textId="6A8DA58F" w:rsidR="00B65A33" w:rsidRDefault="00B65A33" w:rsidP="00636C2D">
      <w:pPr>
        <w:rPr>
          <w:rFonts w:ascii="Times" w:hAnsi="Times"/>
          <w:bCs/>
        </w:rPr>
        <w:pPrChange w:id="1064" w:author="Microsoft Office User" w:date="2021-06-15T11:56:00Z">
          <w:pPr>
            <w:jc w:val="both"/>
          </w:pPr>
        </w:pPrChange>
      </w:pPr>
      <w:proofErr w:type="spellStart"/>
      <w:r>
        <w:rPr>
          <w:rFonts w:ascii="Times" w:hAnsi="Times"/>
          <w:bCs/>
        </w:rPr>
        <w:t>bedtools</w:t>
      </w:r>
      <w:proofErr w:type="spellEnd"/>
    </w:p>
    <w:p w14:paraId="57155436" w14:textId="47A53BF5" w:rsidR="00B65A33" w:rsidRDefault="00B65A33" w:rsidP="00636C2D">
      <w:pPr>
        <w:rPr>
          <w:rFonts w:ascii="Times" w:hAnsi="Times"/>
          <w:bCs/>
        </w:rPr>
        <w:pPrChange w:id="1065" w:author="Microsoft Office User" w:date="2021-06-15T11:56:00Z">
          <w:pPr>
            <w:jc w:val="both"/>
          </w:pPr>
        </w:pPrChange>
      </w:pPr>
      <w:proofErr w:type="spellStart"/>
      <w:r>
        <w:rPr>
          <w:rFonts w:ascii="Times" w:hAnsi="Times"/>
          <w:bCs/>
        </w:rPr>
        <w:t>chromonomer</w:t>
      </w:r>
      <w:proofErr w:type="spellEnd"/>
    </w:p>
    <w:p w14:paraId="28F9FD99" w14:textId="0A877BCA" w:rsidR="00626F2D" w:rsidRDefault="00626F2D" w:rsidP="00636C2D">
      <w:pPr>
        <w:rPr>
          <w:rFonts w:ascii="Times" w:hAnsi="Times"/>
          <w:bCs/>
        </w:rPr>
        <w:pPrChange w:id="1066" w:author="Microsoft Office User" w:date="2021-06-15T11:56:00Z">
          <w:pPr>
            <w:jc w:val="both"/>
          </w:pPr>
        </w:pPrChange>
      </w:pPr>
      <w:proofErr w:type="spellStart"/>
      <w:r>
        <w:rPr>
          <w:rFonts w:ascii="Times" w:hAnsi="Times"/>
          <w:bCs/>
        </w:rPr>
        <w:t>htslib</w:t>
      </w:r>
      <w:proofErr w:type="spellEnd"/>
      <w:r>
        <w:rPr>
          <w:rFonts w:ascii="Times" w:hAnsi="Times"/>
          <w:bCs/>
        </w:rPr>
        <w:t>=1.10.2</w:t>
      </w:r>
    </w:p>
    <w:p w14:paraId="3EF17AD1" w14:textId="50F0D31C" w:rsidR="00B65A33" w:rsidRDefault="00B65A33" w:rsidP="00636C2D">
      <w:pPr>
        <w:rPr>
          <w:rFonts w:ascii="Times" w:hAnsi="Times"/>
          <w:bCs/>
        </w:rPr>
        <w:pPrChange w:id="1067" w:author="Microsoft Office User" w:date="2021-06-15T11:56:00Z">
          <w:pPr>
            <w:jc w:val="both"/>
          </w:pPr>
        </w:pPrChange>
      </w:pPr>
      <w:r>
        <w:rPr>
          <w:rFonts w:ascii="Times" w:hAnsi="Times"/>
          <w:bCs/>
        </w:rPr>
        <w:t>SALSA2</w:t>
      </w:r>
    </w:p>
    <w:p w14:paraId="41DFC67E" w14:textId="28E6DA06" w:rsidR="00B65A33" w:rsidRDefault="00B65A33" w:rsidP="00636C2D">
      <w:pPr>
        <w:rPr>
          <w:rFonts w:ascii="Times" w:hAnsi="Times"/>
          <w:bCs/>
        </w:rPr>
        <w:pPrChange w:id="1068" w:author="Microsoft Office User" w:date="2021-06-15T11:56:00Z">
          <w:pPr>
            <w:jc w:val="both"/>
          </w:pPr>
        </w:pPrChange>
      </w:pPr>
      <w:r>
        <w:rPr>
          <w:rFonts w:ascii="Times" w:hAnsi="Times"/>
          <w:bCs/>
        </w:rPr>
        <w:t>scaff10x</w:t>
      </w:r>
    </w:p>
    <w:p w14:paraId="0DBE5827" w14:textId="6203B2B1" w:rsidR="00B65A33" w:rsidRDefault="00B65A33" w:rsidP="00636C2D">
      <w:pPr>
        <w:rPr>
          <w:rFonts w:ascii="Times" w:hAnsi="Times"/>
          <w:bCs/>
        </w:rPr>
        <w:pPrChange w:id="1069" w:author="Microsoft Office User" w:date="2021-06-15T11:56:00Z">
          <w:pPr>
            <w:jc w:val="both"/>
          </w:pPr>
        </w:pPrChange>
      </w:pPr>
      <w:r>
        <w:rPr>
          <w:rFonts w:ascii="Times" w:hAnsi="Times"/>
          <w:bCs/>
        </w:rPr>
        <w:t>kat</w:t>
      </w:r>
    </w:p>
    <w:p w14:paraId="42EB1767" w14:textId="1F00FA67" w:rsidR="00B65A33" w:rsidRDefault="00B65A33" w:rsidP="00636C2D">
      <w:pPr>
        <w:rPr>
          <w:rFonts w:ascii="Times" w:hAnsi="Times"/>
          <w:bCs/>
        </w:rPr>
        <w:pPrChange w:id="1070" w:author="Microsoft Office User" w:date="2021-06-15T11:56:00Z">
          <w:pPr>
            <w:jc w:val="both"/>
          </w:pPr>
        </w:pPrChange>
      </w:pPr>
      <w:r>
        <w:rPr>
          <w:rFonts w:ascii="Times" w:hAnsi="Times"/>
          <w:bCs/>
        </w:rPr>
        <w:t>ccs</w:t>
      </w:r>
    </w:p>
    <w:p w14:paraId="03930AC7" w14:textId="1F05A9DF" w:rsidR="00B65A33" w:rsidRDefault="00B65A33" w:rsidP="00636C2D">
      <w:pPr>
        <w:rPr>
          <w:rFonts w:ascii="Times" w:hAnsi="Times"/>
          <w:bCs/>
        </w:rPr>
        <w:pPrChange w:id="1071" w:author="Microsoft Office User" w:date="2021-06-15T11:56:00Z">
          <w:pPr>
            <w:jc w:val="both"/>
          </w:pPr>
        </w:pPrChange>
      </w:pPr>
      <w:proofErr w:type="spellStart"/>
      <w:r>
        <w:rPr>
          <w:rFonts w:ascii="Times" w:hAnsi="Times"/>
          <w:bCs/>
        </w:rPr>
        <w:t>picard</w:t>
      </w:r>
      <w:proofErr w:type="spellEnd"/>
    </w:p>
    <w:p w14:paraId="37529300" w14:textId="0007D862" w:rsidR="00B65A33" w:rsidRDefault="00B65A33" w:rsidP="00636C2D">
      <w:pPr>
        <w:rPr>
          <w:rFonts w:ascii="Times" w:hAnsi="Times"/>
          <w:bCs/>
        </w:rPr>
        <w:pPrChange w:id="1072" w:author="Microsoft Office User" w:date="2021-06-15T11:56:00Z">
          <w:pPr>
            <w:jc w:val="both"/>
          </w:pPr>
        </w:pPrChange>
      </w:pPr>
      <w:r>
        <w:rPr>
          <w:rFonts w:ascii="Times" w:hAnsi="Times"/>
          <w:bCs/>
        </w:rPr>
        <w:t>IPA</w:t>
      </w:r>
    </w:p>
    <w:p w14:paraId="4804CC17" w14:textId="6181AC95" w:rsidR="00724753" w:rsidRDefault="00724753" w:rsidP="00636C2D">
      <w:pPr>
        <w:rPr>
          <w:rFonts w:ascii="Times" w:hAnsi="Times"/>
          <w:bCs/>
        </w:rPr>
        <w:pPrChange w:id="1073" w:author="Microsoft Office User" w:date="2021-06-15T11:56:00Z">
          <w:pPr>
            <w:jc w:val="both"/>
          </w:pPr>
        </w:pPrChange>
      </w:pPr>
      <w:proofErr w:type="spellStart"/>
      <w:r>
        <w:rPr>
          <w:rFonts w:ascii="Times" w:hAnsi="Times"/>
          <w:bCs/>
        </w:rPr>
        <w:t>Genomescope</w:t>
      </w:r>
      <w:proofErr w:type="spellEnd"/>
    </w:p>
    <w:p w14:paraId="46C6C8D7" w14:textId="77777777" w:rsidR="00626F2D" w:rsidRDefault="00626F2D" w:rsidP="00636C2D">
      <w:pPr>
        <w:rPr>
          <w:rFonts w:ascii="Times" w:hAnsi="Times"/>
          <w:bCs/>
        </w:rPr>
        <w:pPrChange w:id="1074" w:author="Microsoft Office User" w:date="2021-06-15T11:56:00Z">
          <w:pPr>
            <w:jc w:val="both"/>
          </w:pPr>
        </w:pPrChange>
      </w:pPr>
    </w:p>
    <w:p w14:paraId="28B42637" w14:textId="222AC800" w:rsidR="00055A61" w:rsidRDefault="00055A61" w:rsidP="00636C2D">
      <w:pPr>
        <w:rPr>
          <w:rFonts w:ascii="Times" w:hAnsi="Times"/>
          <w:bCs/>
        </w:rPr>
        <w:pPrChange w:id="1075" w:author="Microsoft Office User" w:date="2021-06-15T11:56:00Z">
          <w:pPr>
            <w:jc w:val="both"/>
          </w:pPr>
        </w:pPrChange>
      </w:pPr>
    </w:p>
    <w:p w14:paraId="5E476E6E" w14:textId="75646845" w:rsidR="00055A61" w:rsidRDefault="00055A61" w:rsidP="00636C2D">
      <w:pPr>
        <w:rPr>
          <w:rFonts w:ascii="Times" w:hAnsi="Times"/>
          <w:bCs/>
        </w:rPr>
        <w:pPrChange w:id="1076" w:author="Microsoft Office User" w:date="2021-06-15T11:56:00Z">
          <w:pPr>
            <w:jc w:val="both"/>
          </w:pPr>
        </w:pPrChange>
      </w:pPr>
      <w:r>
        <w:rPr>
          <w:rFonts w:ascii="Times" w:hAnsi="Times"/>
          <w:bCs/>
        </w:rPr>
        <w:br w:type="page"/>
      </w:r>
    </w:p>
    <w:p w14:paraId="28011801" w14:textId="32A99533" w:rsidR="00055A61" w:rsidRPr="00055A61" w:rsidRDefault="00055A61" w:rsidP="00636C2D">
      <w:pPr>
        <w:rPr>
          <w:rFonts w:ascii="Times" w:hAnsi="Times"/>
          <w:b/>
          <w:u w:val="single"/>
        </w:rPr>
        <w:pPrChange w:id="1077" w:author="Microsoft Office User" w:date="2021-06-15T11:56:00Z">
          <w:pPr>
            <w:jc w:val="both"/>
          </w:pPr>
        </w:pPrChange>
      </w:pPr>
      <w:r w:rsidRPr="00055A61">
        <w:rPr>
          <w:rFonts w:ascii="Times" w:hAnsi="Times"/>
          <w:b/>
          <w:u w:val="single"/>
        </w:rPr>
        <w:lastRenderedPageBreak/>
        <w:t>Works Cited</w:t>
      </w:r>
    </w:p>
    <w:p w14:paraId="2ECDA058" w14:textId="218D0924" w:rsidR="00055A61" w:rsidRDefault="00055A61" w:rsidP="00636C2D">
      <w:pPr>
        <w:rPr>
          <w:rFonts w:ascii="Times" w:hAnsi="Times"/>
          <w:bCs/>
        </w:rPr>
        <w:pPrChange w:id="1078" w:author="Microsoft Office User" w:date="2021-06-15T11:56:00Z">
          <w:pPr>
            <w:jc w:val="both"/>
          </w:pPr>
        </w:pPrChange>
      </w:pPr>
    </w:p>
    <w:p w14:paraId="3AA47442" w14:textId="037BF275" w:rsidR="00055A61" w:rsidRDefault="00055A61" w:rsidP="00636C2D">
      <w:pPr>
        <w:rPr>
          <w:rFonts w:ascii="Times" w:hAnsi="Times"/>
          <w:bCs/>
        </w:rPr>
        <w:pPrChange w:id="1079" w:author="Microsoft Office User" w:date="2021-06-15T11:56:00Z">
          <w:pPr>
            <w:jc w:val="both"/>
          </w:pPr>
        </w:pPrChange>
      </w:pPr>
    </w:p>
    <w:p w14:paraId="45111845" w14:textId="3BDCD786" w:rsidR="00BD396E" w:rsidRDefault="00BD396E" w:rsidP="00636C2D">
      <w:pPr>
        <w:rPr>
          <w:rFonts w:ascii="Times" w:hAnsi="Times"/>
          <w:bCs/>
        </w:rPr>
        <w:pPrChange w:id="1080" w:author="Microsoft Office User" w:date="2021-06-15T11:56:00Z">
          <w:pPr>
            <w:jc w:val="both"/>
          </w:pPr>
        </w:pPrChange>
      </w:pPr>
    </w:p>
    <w:p w14:paraId="2244FBF5" w14:textId="3FF278D0" w:rsidR="00BD396E" w:rsidRPr="00B65A33" w:rsidRDefault="00BD396E" w:rsidP="00636C2D">
      <w:pPr>
        <w:rPr>
          <w:rFonts w:ascii="Times" w:hAnsi="Times"/>
          <w:bCs/>
        </w:rPr>
        <w:pPrChange w:id="1081" w:author="Microsoft Office User" w:date="2021-06-15T11:56:00Z">
          <w:pPr>
            <w:jc w:val="both"/>
          </w:pPr>
        </w:pPrChange>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48"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49"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62" w:author="Microsoft Office User" w:date="2021-06-14T15:21:00Z" w:initials="MOU">
    <w:p w14:paraId="6CFAFE11" w14:textId="77777777" w:rsidR="002373FE" w:rsidRDefault="002373FE" w:rsidP="002373FE">
      <w:pPr>
        <w:pStyle w:val="CommentText"/>
      </w:pPr>
      <w:r>
        <w:rPr>
          <w:rStyle w:val="CommentReference"/>
        </w:rPr>
        <w:annotationRef/>
      </w:r>
      <w:r>
        <w:t xml:space="preserve">I am adding this to try to improve the </w:t>
      </w:r>
      <w:proofErr w:type="spellStart"/>
      <w:r>
        <w:t>organizstion</w:t>
      </w:r>
      <w:proofErr w:type="spellEnd"/>
      <w:r>
        <w:t xml:space="preserve"> of the report. </w:t>
      </w:r>
    </w:p>
  </w:comment>
  <w:comment w:id="123" w:author="Microsoft Office User" w:date="2021-06-14T15:26:00Z" w:initials="MOU">
    <w:p w14:paraId="7BB70587" w14:textId="2EA1C8FE" w:rsidR="002373FE" w:rsidRDefault="002373FE">
      <w:pPr>
        <w:pStyle w:val="CommentText"/>
      </w:pPr>
      <w:r>
        <w:rPr>
          <w:rStyle w:val="CommentReference"/>
        </w:rPr>
        <w:annotationRef/>
      </w:r>
      <w:r>
        <w:br/>
        <w:t xml:space="preserve">This is all info on a genome assembly, so I just added it to a genome assembly section. When placed right after the project description, it seems like you are just leaving out the other tasks in your background. </w:t>
      </w:r>
    </w:p>
  </w:comment>
  <w:comment w:id="126"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127"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135" w:author="Microsoft Office User" w:date="2021-06-14T15:19:00Z" w:initials="MOU">
    <w:p w14:paraId="60633C36" w14:textId="0A299088" w:rsidR="007B46EC" w:rsidRDefault="007B46EC">
      <w:pPr>
        <w:pStyle w:val="CommentText"/>
      </w:pPr>
      <w:r>
        <w:rPr>
          <w:rStyle w:val="CommentReference"/>
        </w:rPr>
        <w:annotationRef/>
      </w:r>
      <w:r>
        <w:t>Update.</w:t>
      </w:r>
    </w:p>
  </w:comment>
  <w:comment w:id="243" w:author="Microsoft Office User" w:date="2021-06-15T15:58:00Z" w:initials="MOU">
    <w:p w14:paraId="11A1D786" w14:textId="1BD00BDC" w:rsidR="001706E9" w:rsidRDefault="001706E9">
      <w:pPr>
        <w:pStyle w:val="CommentText"/>
      </w:pPr>
      <w:r>
        <w:rPr>
          <w:rStyle w:val="CommentReference"/>
        </w:rPr>
        <w:annotationRef/>
      </w:r>
      <w:proofErr w:type="spellStart"/>
      <w:proofErr w:type="gramStart"/>
      <w:r>
        <w:t>Daerlier</w:t>
      </w:r>
      <w:proofErr w:type="spellEnd"/>
      <w:proofErr w:type="gramEnd"/>
      <w:r>
        <w:t xml:space="preserve"> you said you selected larger males (plural) on trip 2. Is this a typo? Should it be trip 3?</w:t>
      </w:r>
    </w:p>
  </w:comment>
  <w:comment w:id="244" w:author="Microsoft Office User" w:date="2021-06-15T15:58:00Z" w:initials="MOU">
    <w:p w14:paraId="1763C0F4" w14:textId="218943AE" w:rsidR="001706E9" w:rsidRDefault="001706E9">
      <w:pPr>
        <w:pStyle w:val="CommentText"/>
      </w:pPr>
      <w:r>
        <w:rPr>
          <w:rStyle w:val="CommentReference"/>
        </w:rPr>
        <w:annotationRef/>
      </w:r>
      <w:r>
        <w:t>Which trip? All trips? Trip 4?</w:t>
      </w:r>
    </w:p>
  </w:comment>
  <w:comment w:id="268" w:author="Microsoft Office User" w:date="2021-06-15T16:23:00Z" w:initials="MOU">
    <w:p w14:paraId="4E2EA64B" w14:textId="376C4121" w:rsidR="000660DC" w:rsidRDefault="000660DC">
      <w:pPr>
        <w:pStyle w:val="CommentText"/>
      </w:pPr>
      <w:r>
        <w:rPr>
          <w:rStyle w:val="CommentReference"/>
        </w:rPr>
        <w:annotationRef/>
      </w:r>
      <w:r>
        <w:t xml:space="preserve">Should this one </w:t>
      </w:r>
      <w:proofErr w:type="gramStart"/>
      <w:r>
        <w:t>go</w:t>
      </w:r>
      <w:proofErr w:type="gramEnd"/>
      <w:r>
        <w:t xml:space="preserve"> last since it’s the last one you decided to do? I think it should go in order of mention in the methods above.</w:t>
      </w:r>
    </w:p>
  </w:comment>
  <w:comment w:id="343" w:author="Microsoft Office User" w:date="2021-06-15T13:08:00Z" w:initials="MOU">
    <w:p w14:paraId="7B45CD94" w14:textId="42424FF1" w:rsidR="00903C53" w:rsidRDefault="00903C53">
      <w:pPr>
        <w:pStyle w:val="CommentText"/>
      </w:pPr>
      <w:r>
        <w:rPr>
          <w:rStyle w:val="CommentReference"/>
        </w:rPr>
        <w:annotationRef/>
      </w:r>
      <w:r>
        <w:t>Don’t know if you need this in your heading</w:t>
      </w:r>
      <w:r w:rsidR="00D513C9">
        <w:t>s</w:t>
      </w:r>
      <w:r>
        <w:t xml:space="preserve">. </w:t>
      </w:r>
    </w:p>
  </w:comment>
  <w:comment w:id="359" w:author="Microsoft Office User" w:date="2021-06-15T13:03:00Z" w:initials="MOU">
    <w:p w14:paraId="6A0052F7" w14:textId="54EE131D" w:rsidR="00E52EFB" w:rsidRDefault="00E52EFB">
      <w:pPr>
        <w:pStyle w:val="CommentText"/>
      </w:pPr>
      <w:r>
        <w:rPr>
          <w:rStyle w:val="CommentReference"/>
        </w:rPr>
        <w:annotationRef/>
      </w:r>
      <w:r>
        <w:t>Add to glossary.</w:t>
      </w:r>
    </w:p>
  </w:comment>
  <w:comment w:id="371" w:author="Microsoft Office User" w:date="2021-06-15T16:32:00Z" w:initials="MOU">
    <w:p w14:paraId="085B1C53" w14:textId="52ABE3C9" w:rsidR="00D513C9" w:rsidRDefault="00D513C9">
      <w:pPr>
        <w:pStyle w:val="CommentText"/>
      </w:pPr>
      <w:r>
        <w:rPr>
          <w:rStyle w:val="CommentReference"/>
        </w:rPr>
        <w:annotationRef/>
      </w:r>
      <w:r>
        <w:t>Good.</w:t>
      </w:r>
    </w:p>
  </w:comment>
  <w:comment w:id="432" w:author="Microsoft Office User" w:date="2021-06-15T16:39:00Z" w:initials="MOU">
    <w:p w14:paraId="61485DD2" w14:textId="095F2486" w:rsidR="00707580" w:rsidRDefault="00707580">
      <w:pPr>
        <w:pStyle w:val="CommentText"/>
      </w:pPr>
      <w:r>
        <w:rPr>
          <w:rStyle w:val="CommentReference"/>
        </w:rPr>
        <w:annotationRef/>
      </w:r>
      <w:r>
        <w:t xml:space="preserve">Can you give us a bit more here? What is the human </w:t>
      </w:r>
      <w:proofErr w:type="spellStart"/>
      <w:r>
        <w:t>genome?</w:t>
      </w:r>
      <w:proofErr w:type="spellEnd"/>
      <w:r>
        <w:t xml:space="preserve"> Is this good?</w:t>
      </w:r>
    </w:p>
  </w:comment>
  <w:comment w:id="445" w:author="Microsoft Office User" w:date="2021-06-14T15:29:00Z" w:initials="MOU">
    <w:p w14:paraId="4817DD0F" w14:textId="2D3A3BE0" w:rsidR="002373FE" w:rsidRDefault="002373FE">
      <w:pPr>
        <w:pStyle w:val="CommentText"/>
      </w:pPr>
      <w:r>
        <w:rPr>
          <w:rStyle w:val="CommentReference"/>
        </w:rPr>
        <w:annotationRef/>
      </w:r>
      <w:r>
        <w:t xml:space="preserve">And then complete the mini table of contents. </w:t>
      </w:r>
    </w:p>
  </w:comment>
  <w:comment w:id="468" w:author="Microsoft Office User" w:date="2021-06-14T16:03:00Z" w:initials="MOU">
    <w:p w14:paraId="63DD69A4" w14:textId="77777777" w:rsidR="00B0444B" w:rsidRDefault="00B0444B" w:rsidP="00B0444B">
      <w:pPr>
        <w:pStyle w:val="CommentText"/>
      </w:pPr>
      <w:r>
        <w:rPr>
          <w:rStyle w:val="CommentReference"/>
        </w:rPr>
        <w:annotationRef/>
      </w:r>
      <w:r>
        <w:t>Did you drop this in the end? I’m confused….</w:t>
      </w:r>
    </w:p>
  </w:comment>
  <w:comment w:id="509"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510" w:author="Shannon Erica Kendal Joslin" w:date="2021-06-09T08:05:00Z" w:initials="SEKJ">
    <w:p w14:paraId="5A940CDA" w14:textId="66102BBF" w:rsidR="007C17EF" w:rsidRDefault="007C17EF">
      <w:pPr>
        <w:pStyle w:val="CommentText"/>
      </w:pPr>
      <w:r>
        <w:rPr>
          <w:rStyle w:val="CommentReference"/>
        </w:rPr>
        <w:annotationRef/>
      </w:r>
      <w:r>
        <w:t>Not sure, what do you think Mandi?</w:t>
      </w:r>
    </w:p>
  </w:comment>
  <w:comment w:id="511" w:author="Microsoft Office User" w:date="2021-06-14T15:29:00Z" w:initials="MOU">
    <w:p w14:paraId="2E17D5A5" w14:textId="25E9443C" w:rsidR="002373FE" w:rsidRDefault="002373FE">
      <w:pPr>
        <w:pStyle w:val="CommentText"/>
      </w:pPr>
      <w:r>
        <w:rPr>
          <w:rStyle w:val="CommentReference"/>
        </w:rPr>
        <w:annotationRef/>
      </w:r>
      <w:r>
        <w:t xml:space="preserve">There is no way that they would know why. I’d probably just delete “putatively neutral” </w:t>
      </w:r>
    </w:p>
  </w:comment>
  <w:comment w:id="523" w:author="Microsoft Office User" w:date="2021-06-14T15:31:00Z" w:initials="MOU">
    <w:p w14:paraId="72689F31" w14:textId="0527DE92" w:rsidR="002373FE" w:rsidRDefault="002373FE">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599" w:author="Microsoft Office User" w:date="2021-06-14T15:32:00Z" w:initials="MOU">
    <w:p w14:paraId="5B238F66" w14:textId="5B62920F" w:rsidR="002373FE" w:rsidRDefault="002373FE">
      <w:pPr>
        <w:pStyle w:val="CommentText"/>
      </w:pPr>
      <w:r>
        <w:rPr>
          <w:rStyle w:val="CommentReference"/>
        </w:rPr>
        <w:annotationRef/>
      </w:r>
      <w:r>
        <w:t xml:space="preserve">Sentence fragment. </w:t>
      </w:r>
      <w:r w:rsidR="0022667F">
        <w:t>Delete.</w:t>
      </w:r>
    </w:p>
  </w:comment>
  <w:comment w:id="571" w:author="Microsoft Office User" w:date="2021-06-14T15:56:00Z" w:initials="MOU">
    <w:p w14:paraId="6FB71CAD" w14:textId="59DE032A" w:rsidR="004D6160" w:rsidRDefault="004D6160">
      <w:pPr>
        <w:pStyle w:val="CommentText"/>
      </w:pPr>
      <w:r>
        <w:rPr>
          <w:rStyle w:val="CommentReference"/>
        </w:rPr>
        <w:annotationRef/>
      </w:r>
      <w:r>
        <w:t xml:space="preserve">Can you clean this up? I recall that you ditched contemporary Ne, or </w:t>
      </w:r>
      <w:proofErr w:type="spellStart"/>
      <w:r>
        <w:t>LDNe</w:t>
      </w:r>
      <w:proofErr w:type="spellEnd"/>
      <w:r>
        <w:t xml:space="preserve">. If you ditched it, either explain why (should be simple </w:t>
      </w:r>
      <w:proofErr w:type="spellStart"/>
      <w:r>
        <w:t>givcen</w:t>
      </w:r>
      <w:proofErr w:type="spellEnd"/>
      <w:r>
        <w:t xml:space="preserve"> your data set) or don’t mention at all. </w:t>
      </w:r>
      <w:proofErr w:type="gramStart"/>
      <w:r>
        <w:t>However</w:t>
      </w:r>
      <w:proofErr w:type="gramEnd"/>
      <w:r>
        <w:t xml:space="preserve"> you’ll </w:t>
      </w:r>
      <w:proofErr w:type="spellStart"/>
      <w:r>
        <w:t>e</w:t>
      </w:r>
      <w:proofErr w:type="spellEnd"/>
      <w:r>
        <w:t xml:space="preserve"> comparing your estimates to mine and Katie’s and we used </w:t>
      </w:r>
      <w:proofErr w:type="spellStart"/>
      <w:r>
        <w:t>LDNe</w:t>
      </w:r>
      <w:proofErr w:type="spellEnd"/>
      <w:r>
        <w:t xml:space="preserve"> as well. </w:t>
      </w:r>
    </w:p>
  </w:comment>
  <w:comment w:id="604" w:author="Microsoft Office User" w:date="2021-06-14T16:00:00Z" w:initials="MOU">
    <w:p w14:paraId="42312424" w14:textId="6B04E215" w:rsidR="004D6160" w:rsidRDefault="004D6160">
      <w:pPr>
        <w:pStyle w:val="CommentText"/>
      </w:pPr>
      <w:r>
        <w:rPr>
          <w:rStyle w:val="CommentReference"/>
        </w:rPr>
        <w:annotationRef/>
      </w:r>
      <w:r>
        <w:t>Could possibly move this to discussion/conclusion.</w:t>
      </w:r>
    </w:p>
  </w:comment>
  <w:comment w:id="618"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628" w:author="Microsoft Office User" w:date="2021-06-02T09:40:00Z" w:initials="MOU">
    <w:p w14:paraId="0B03252A" w14:textId="18ED9777" w:rsidR="00A85784" w:rsidRDefault="00A85784">
      <w:pPr>
        <w:pStyle w:val="CommentText"/>
      </w:pPr>
      <w:r>
        <w:rPr>
          <w:rStyle w:val="CommentReference"/>
        </w:rPr>
        <w:annotationRef/>
      </w:r>
      <w:r>
        <w:t xml:space="preserve">No read numbers? Or depth or anything? </w:t>
      </w:r>
    </w:p>
  </w:comment>
  <w:comment w:id="629" w:author="Shannon Erica Kendal Joslin" w:date="2021-06-09T08:05:00Z" w:initials="SEKJ">
    <w:p w14:paraId="4851C372" w14:textId="77777777" w:rsidR="007C17EF" w:rsidRDefault="007C17EF">
      <w:pPr>
        <w:pStyle w:val="CommentText"/>
      </w:pPr>
      <w:r>
        <w:rPr>
          <w:rStyle w:val="CommentReference"/>
        </w:rPr>
        <w:annotationRef/>
      </w:r>
      <w:r>
        <w:t>Mandi, do you want me to include that info?</w:t>
      </w:r>
    </w:p>
    <w:p w14:paraId="156B3D18" w14:textId="2208D7F6" w:rsidR="00707580" w:rsidRDefault="00707580">
      <w:pPr>
        <w:pStyle w:val="CommentText"/>
      </w:pPr>
    </w:p>
  </w:comment>
  <w:comment w:id="630" w:author="Microsoft Office User" w:date="2021-06-15T16:40:00Z" w:initials="MOU">
    <w:p w14:paraId="03C3C668" w14:textId="5AF132B8" w:rsidR="00707580" w:rsidRDefault="00707580">
      <w:pPr>
        <w:pStyle w:val="CommentText"/>
      </w:pPr>
      <w:r>
        <w:rPr>
          <w:rStyle w:val="CommentReference"/>
        </w:rPr>
        <w:annotationRef/>
      </w:r>
      <w:r>
        <w:t>I’m not sure I care about that. But state something about it being a rich data set and appropriate for further analysis.</w:t>
      </w:r>
    </w:p>
  </w:comment>
  <w:comment w:id="668" w:author="Microsoft Office User" w:date="2021-06-15T16:46:00Z" w:initials="MOU">
    <w:p w14:paraId="10FFF146" w14:textId="75A57C22" w:rsidR="00707580" w:rsidRDefault="00707580">
      <w:pPr>
        <w:pStyle w:val="CommentText"/>
      </w:pPr>
      <w:r>
        <w:rPr>
          <w:rStyle w:val="CommentReference"/>
        </w:rPr>
        <w:annotationRef/>
      </w:r>
      <w:r>
        <w:t xml:space="preserve">Define acronym. </w:t>
      </w:r>
    </w:p>
  </w:comment>
  <w:comment w:id="674" w:author="Microsoft Office User" w:date="2021-06-15T16:48:00Z" w:initials="MOU">
    <w:p w14:paraId="7329F5CA" w14:textId="0A008752" w:rsidR="00124CED" w:rsidRDefault="00124CED">
      <w:pPr>
        <w:pStyle w:val="CommentText"/>
      </w:pPr>
      <w:r>
        <w:rPr>
          <w:rStyle w:val="CommentReference"/>
        </w:rPr>
        <w:annotationRef/>
      </w:r>
      <w:r>
        <w:t>Table?</w:t>
      </w:r>
    </w:p>
  </w:comment>
  <w:comment w:id="678" w:author="Microsoft Office User" w:date="2021-06-15T16:49:00Z" w:initials="MOU">
    <w:p w14:paraId="5153FA2D" w14:textId="212DEBD6" w:rsidR="00124CED" w:rsidRDefault="00124CED">
      <w:pPr>
        <w:pStyle w:val="CommentText"/>
      </w:pPr>
      <w:r>
        <w:rPr>
          <w:rStyle w:val="CommentReference"/>
        </w:rPr>
        <w:annotationRef/>
      </w:r>
      <w:r>
        <w:t xml:space="preserve">These were outliers? I’d list hybrids first and outliers second since that’s the order you discuss them above. </w:t>
      </w:r>
    </w:p>
  </w:comment>
  <w:comment w:id="682" w:author="Microsoft Office User" w:date="2021-06-14T16:03:00Z" w:initials="MOU">
    <w:p w14:paraId="0933636F" w14:textId="364A8752" w:rsidR="004D6160" w:rsidRDefault="004D6160">
      <w:pPr>
        <w:pStyle w:val="CommentText"/>
      </w:pPr>
      <w:r>
        <w:rPr>
          <w:rStyle w:val="CommentReference"/>
        </w:rPr>
        <w:annotationRef/>
      </w:r>
      <w:r>
        <w:t>Did you drop this in the end?</w:t>
      </w:r>
      <w:r w:rsidR="00512C6A">
        <w:t xml:space="preserve"> I’m confused….</w:t>
      </w:r>
    </w:p>
  </w:comment>
  <w:comment w:id="689"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692" w:author="Shannon Erica Kendal Joslin" w:date="2021-06-09T08:07:00Z" w:initials="SEKJ">
    <w:p w14:paraId="38D6FE50" w14:textId="7472D416" w:rsidR="00FE3D7B" w:rsidRDefault="00FE3D7B">
      <w:pPr>
        <w:pStyle w:val="CommentText"/>
      </w:pPr>
      <w:r>
        <w:rPr>
          <w:rStyle w:val="CommentReference"/>
        </w:rPr>
        <w:annotationRef/>
      </w:r>
      <w:r>
        <w:t>Should I include a table with ALL the Ne numbers? Might serve as a good reference</w:t>
      </w:r>
    </w:p>
  </w:comment>
  <w:comment w:id="705" w:author="Microsoft Office User" w:date="2021-06-14T15:53:00Z" w:initials="MOU">
    <w:p w14:paraId="3FC3CF48" w14:textId="005A6605" w:rsidR="004D6160" w:rsidRDefault="004D6160">
      <w:pPr>
        <w:pStyle w:val="CommentText"/>
      </w:pPr>
      <w:r>
        <w:rPr>
          <w:rStyle w:val="CommentReference"/>
        </w:rPr>
        <w:annotationRef/>
      </w:r>
      <w:r>
        <w:t>Try to be consistent with not spelling out Ne</w:t>
      </w:r>
      <w:r w:rsidR="00E52EFB">
        <w:t xml:space="preserve"> and formatting of ne throughout. Use </w:t>
      </w:r>
      <w:proofErr w:type="gramStart"/>
      <w:r w:rsidR="00E52EFB">
        <w:t>find</w:t>
      </w:r>
      <w:proofErr w:type="gramEnd"/>
      <w:r w:rsidR="00E52EFB">
        <w:t xml:space="preserve"> replace</w:t>
      </w:r>
      <w:r>
        <w:t xml:space="preserve">. </w:t>
      </w:r>
    </w:p>
  </w:comment>
  <w:comment w:id="726" w:author="Microsoft Office User" w:date="2021-06-14T15:53:00Z" w:initials="MOU">
    <w:p w14:paraId="692306C9" w14:textId="4034AC53" w:rsidR="004D6160" w:rsidRDefault="004D6160">
      <w:pPr>
        <w:pStyle w:val="CommentText"/>
      </w:pPr>
      <w:r>
        <w:rPr>
          <w:rStyle w:val="CommentReference"/>
        </w:rPr>
        <w:annotationRef/>
      </w:r>
      <w:r>
        <w:t xml:space="preserve">They might ask if this is statistically significant. </w:t>
      </w:r>
    </w:p>
  </w:comment>
  <w:comment w:id="728" w:author="Microsoft Office User" w:date="2021-06-15T12:57:00Z" w:initials="MOU">
    <w:p w14:paraId="1D630504" w14:textId="085C65AD" w:rsidR="00E52EFB" w:rsidRDefault="00E52EFB">
      <w:pPr>
        <w:pStyle w:val="CommentText"/>
      </w:pPr>
      <w:r>
        <w:rPr>
          <w:rStyle w:val="CommentReference"/>
        </w:rPr>
        <w:annotationRef/>
      </w:r>
      <w:proofErr w:type="gramStart"/>
      <w:r>
        <w:t>So</w:t>
      </w:r>
      <w:proofErr w:type="gramEnd"/>
      <w:r>
        <w:t xml:space="preserve"> you did do BY 2019?</w:t>
      </w:r>
    </w:p>
  </w:comment>
  <w:comment w:id="729" w:author="Microsoft Office User" w:date="2021-06-15T12:58:00Z" w:initials="MOU">
    <w:p w14:paraId="7793617F" w14:textId="1F11B948" w:rsidR="00E52EFB" w:rsidRDefault="00E52EFB">
      <w:pPr>
        <w:pStyle w:val="CommentText"/>
      </w:pPr>
      <w:r>
        <w:rPr>
          <w:rStyle w:val="CommentReference"/>
        </w:rPr>
        <w:annotationRef/>
      </w:r>
      <w:r>
        <w:t>When? Which figures?</w:t>
      </w:r>
    </w:p>
  </w:comment>
  <w:comment w:id="730"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840" w:author="Microsoft Office User" w:date="2021-06-14T17:11:00Z" w:initials="MOU">
    <w:p w14:paraId="46C40BE4" w14:textId="56FF8F53" w:rsidR="00B0444B" w:rsidRDefault="00B0444B">
      <w:pPr>
        <w:pStyle w:val="CommentText"/>
      </w:pPr>
      <w:r>
        <w:rPr>
          <w:rStyle w:val="CommentReference"/>
        </w:rPr>
        <w:annotationRef/>
      </w:r>
      <w:r>
        <w:t xml:space="preserve">But these weren’t perfect, right? </w:t>
      </w:r>
    </w:p>
  </w:comment>
  <w:comment w:id="854" w:author="Microsoft Office User" w:date="2021-06-15T16:59:00Z" w:initials="MOU">
    <w:p w14:paraId="2AA5D01C" w14:textId="333A28F3" w:rsidR="00240363" w:rsidRDefault="00240363">
      <w:pPr>
        <w:pStyle w:val="CommentText"/>
      </w:pPr>
      <w:r>
        <w:rPr>
          <w:rStyle w:val="CommentReference"/>
        </w:rPr>
        <w:annotationRef/>
      </w:r>
      <w:r>
        <w:t>Make sure you have defined depth</w:t>
      </w:r>
    </w:p>
  </w:comment>
  <w:comment w:id="860" w:author="Microsoft Office User" w:date="2021-06-15T11:57:00Z" w:initials="MOU">
    <w:p w14:paraId="595DC8FA" w14:textId="57B2EB3B" w:rsidR="00636C2D" w:rsidRDefault="00636C2D">
      <w:pPr>
        <w:pStyle w:val="CommentText"/>
      </w:pPr>
      <w:r>
        <w:rPr>
          <w:rStyle w:val="CommentReference"/>
        </w:rPr>
        <w:annotationRef/>
      </w:r>
      <w:r>
        <w:t>Can you explain this or delete?</w:t>
      </w:r>
    </w:p>
  </w:comment>
  <w:comment w:id="891"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 w:id="920" w:author="Microsoft Office User" w:date="2021-06-15T17:09:00Z" w:initials="MOU">
    <w:p w14:paraId="7AC411B3" w14:textId="4C04DD82" w:rsidR="006943A3" w:rsidRDefault="006943A3">
      <w:pPr>
        <w:pStyle w:val="CommentText"/>
      </w:pPr>
      <w:r>
        <w:rPr>
          <w:rStyle w:val="CommentReference"/>
        </w:rPr>
        <w:annotationRef/>
      </w:r>
      <w:r>
        <w:t>Huh? How does that work?</w:t>
      </w:r>
    </w:p>
  </w:comment>
  <w:comment w:id="921" w:author="Microsoft Office User" w:date="2021-06-15T17:10:00Z" w:initials="MOU">
    <w:p w14:paraId="7932A0BC" w14:textId="6D29830D" w:rsidR="006943A3" w:rsidRDefault="006943A3">
      <w:pPr>
        <w:pStyle w:val="CommentText"/>
      </w:pPr>
      <w:r>
        <w:rPr>
          <w:rStyle w:val="CommentReference"/>
        </w:rPr>
        <w:annotationRef/>
      </w:r>
      <w:r>
        <w:t>Which could be sex determining?</w:t>
      </w:r>
    </w:p>
  </w:comment>
  <w:comment w:id="982" w:author="Microsoft Office User" w:date="2021-06-14T17:12:00Z" w:initials="MOU">
    <w:p w14:paraId="252A544C" w14:textId="4F5AF556" w:rsidR="00B0444B" w:rsidRDefault="00B0444B">
      <w:pPr>
        <w:pStyle w:val="CommentText"/>
      </w:pPr>
      <w:r>
        <w:rPr>
          <w:rStyle w:val="CommentReference"/>
        </w:rPr>
        <w:annotationRef/>
      </w:r>
      <w:r>
        <w:br/>
        <w:t xml:space="preserve">Since you’ve separated each task out, it might be good to just go ahead and place these discussion sections in their respective tasks. Then the first paragraph of this section can go into the conclusion that hasn’t been written yet. </w:t>
      </w:r>
    </w:p>
  </w:comment>
  <w:comment w:id="1008" w:author="Microsoft Office User" w:date="2021-06-14T09:16:00Z" w:initials="MOU">
    <w:p w14:paraId="0D6E45CA" w14:textId="77777777" w:rsidR="009346B7" w:rsidRDefault="009346B7">
      <w:pPr>
        <w:pStyle w:val="CommentText"/>
      </w:pPr>
      <w:r>
        <w:rPr>
          <w:rStyle w:val="CommentReference"/>
        </w:rPr>
        <w:annotationRef/>
      </w:r>
      <w:r>
        <w:t>Would you say specifically within the last X years?</w:t>
      </w:r>
    </w:p>
    <w:p w14:paraId="267E12F2" w14:textId="42729664" w:rsidR="009346B7" w:rsidRDefault="009346B7">
      <w:pPr>
        <w:pStyle w:val="CommentText"/>
      </w:pPr>
      <w:r>
        <w:t>Did you go through the literature and can you cite other papers that have estimated Ne and what their conclusions are?</w:t>
      </w:r>
    </w:p>
  </w:comment>
  <w:comment w:id="1027" w:author="Microsoft Office User" w:date="2021-06-15T13:04:00Z" w:initials="MOU">
    <w:p w14:paraId="2F8A98AB" w14:textId="2B8D0C2C" w:rsidR="006E317E" w:rsidRDefault="006E317E">
      <w:pPr>
        <w:pStyle w:val="CommentText"/>
      </w:pPr>
      <w:r>
        <w:rPr>
          <w:rStyle w:val="CommentReference"/>
        </w:rPr>
        <w:annotationRef/>
      </w:r>
      <w:r>
        <w:t>This isn’t a complete glossary – some of the things are just spelled out acronyms (</w:t>
      </w:r>
      <w:proofErr w:type="gramStart"/>
      <w:r>
        <w:t>e.g.</w:t>
      </w:r>
      <w:proofErr w:type="gramEnd"/>
      <w:r>
        <w:t xml:space="preserve"> HMW) Either change the title of this section or add more inf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E8972" w15:done="0"/>
  <w15:commentEx w15:paraId="649C6909" w15:done="0"/>
  <w15:commentEx w15:paraId="271A1CC2" w15:paraIdParent="649C6909" w15:done="0"/>
  <w15:commentEx w15:paraId="6CFAFE11" w15:done="0"/>
  <w15:commentEx w15:paraId="7BB70587" w15:done="0"/>
  <w15:commentEx w15:paraId="2F237C43" w15:done="0"/>
  <w15:commentEx w15:paraId="49889201" w15:paraIdParent="2F237C43" w15:done="0"/>
  <w15:commentEx w15:paraId="60633C36" w15:done="0"/>
  <w15:commentEx w15:paraId="11A1D786" w15:done="0"/>
  <w15:commentEx w15:paraId="1763C0F4" w15:done="0"/>
  <w15:commentEx w15:paraId="4E2EA64B" w15:done="0"/>
  <w15:commentEx w15:paraId="7B45CD94" w15:done="0"/>
  <w15:commentEx w15:paraId="6A0052F7" w15:done="0"/>
  <w15:commentEx w15:paraId="085B1C53" w15:done="0"/>
  <w15:commentEx w15:paraId="61485DD2" w15:done="0"/>
  <w15:commentEx w15:paraId="4817DD0F" w15:done="0"/>
  <w15:commentEx w15:paraId="63DD69A4" w15:done="0"/>
  <w15:commentEx w15:paraId="69CEC437" w15:done="0"/>
  <w15:commentEx w15:paraId="5A940CDA" w15:paraIdParent="69CEC437" w15:done="0"/>
  <w15:commentEx w15:paraId="2E17D5A5" w15:paraIdParent="69CEC437" w15:done="0"/>
  <w15:commentEx w15:paraId="72689F31" w15:done="0"/>
  <w15:commentEx w15:paraId="5B238F66" w15:done="0"/>
  <w15:commentEx w15:paraId="6FB71CAD" w15:done="0"/>
  <w15:commentEx w15:paraId="42312424" w15:done="0"/>
  <w15:commentEx w15:paraId="1DAFAAEE" w15:done="0"/>
  <w15:commentEx w15:paraId="0B03252A" w15:done="0"/>
  <w15:commentEx w15:paraId="156B3D18" w15:paraIdParent="0B03252A" w15:done="0"/>
  <w15:commentEx w15:paraId="03C3C668" w15:paraIdParent="0B03252A" w15:done="0"/>
  <w15:commentEx w15:paraId="10FFF146" w15:done="0"/>
  <w15:commentEx w15:paraId="7329F5CA" w15:done="0"/>
  <w15:commentEx w15:paraId="5153FA2D" w15:done="0"/>
  <w15:commentEx w15:paraId="0933636F" w15:done="0"/>
  <w15:commentEx w15:paraId="385AD4D2" w15:done="0"/>
  <w15:commentEx w15:paraId="38D6FE50" w15:done="0"/>
  <w15:commentEx w15:paraId="3FC3CF48" w15:done="0"/>
  <w15:commentEx w15:paraId="692306C9" w15:done="0"/>
  <w15:commentEx w15:paraId="1D630504" w15:done="0"/>
  <w15:commentEx w15:paraId="7793617F" w15:done="0"/>
  <w15:commentEx w15:paraId="58AA02DF" w15:done="0"/>
  <w15:commentEx w15:paraId="46C40BE4" w15:done="0"/>
  <w15:commentEx w15:paraId="2AA5D01C" w15:done="0"/>
  <w15:commentEx w15:paraId="595DC8FA" w15:done="0"/>
  <w15:commentEx w15:paraId="383F414C" w15:done="0"/>
  <w15:commentEx w15:paraId="7AC411B3" w15:done="0"/>
  <w15:commentEx w15:paraId="7932A0BC" w15:done="0"/>
  <w15:commentEx w15:paraId="252A544C" w15:done="0"/>
  <w15:commentEx w15:paraId="267E12F2" w15:done="0"/>
  <w15:commentEx w15:paraId="2F8A98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1EE5C" w16cex:dateUtc="2021-06-14T22:03:00Z"/>
  <w16cex:commentExtensible w16cex:durableId="2418311F" w16cex:dateUtc="2021-04-07T20:24:00Z"/>
  <w16cex:commentExtensible w16cex:durableId="243682FF" w16cex:dateUtc="2021-04-30T20:22:00Z"/>
  <w16cex:commentExtensible w16cex:durableId="2471F296" w16cex:dateUtc="2021-06-14T22:21:00Z"/>
  <w16cex:commentExtensible w16cex:durableId="2471F3BA" w16cex:dateUtc="2021-06-14T22:26:00Z"/>
  <w16cex:commentExtensible w16cex:durableId="241832A6" w16cex:dateUtc="2021-04-07T20:31:00Z"/>
  <w16cex:commentExtensible w16cex:durableId="2436A9E1" w16cex:dateUtc="2021-04-30T23:08:00Z"/>
  <w16cex:commentExtensible w16cex:durableId="2471F203" w16cex:dateUtc="2021-06-14T22:19:00Z"/>
  <w16cex:commentExtensible w16cex:durableId="24734C91" w16cex:dateUtc="2021-06-15T22:58:00Z"/>
  <w16cex:commentExtensible w16cex:durableId="24734CB9" w16cex:dateUtc="2021-06-15T22:58:00Z"/>
  <w16cex:commentExtensible w16cex:durableId="24735278" w16cex:dateUtc="2021-06-15T23:23:00Z"/>
  <w16cex:commentExtensible w16cex:durableId="247324B2" w16cex:dateUtc="2021-06-15T20:08:00Z"/>
  <w16cex:commentExtensible w16cex:durableId="247323B9" w16cex:dateUtc="2021-06-15T20:03:00Z"/>
  <w16cex:commentExtensible w16cex:durableId="247354AD" w16cex:dateUtc="2021-06-15T23:32:00Z"/>
  <w16cex:commentExtensible w16cex:durableId="2473564C" w16cex:dateUtc="2021-06-15T23:39:00Z"/>
  <w16cex:commentExtensible w16cex:durableId="2471F44B" w16cex:dateUtc="2021-06-14T22:29:00Z"/>
  <w16cex:commentExtensible w16cex:durableId="24720DEF" w16cex:dateUtc="2021-06-14T23:03:00Z"/>
  <w16cex:commentExtensible w16cex:durableId="2461CCA3" w16cex:dateUtc="2021-06-02T16:23:00Z"/>
  <w16cex:commentExtensible w16cex:durableId="246AF4AF" w16cex:dateUtc="2021-06-09T15:05:00Z"/>
  <w16cex:commentExtensible w16cex:durableId="2471F476" w16cex:dateUtc="2021-06-14T22:29:00Z"/>
  <w16cex:commentExtensible w16cex:durableId="2471F4B5" w16cex:dateUtc="2021-06-14T22:31:00Z"/>
  <w16cex:commentExtensible w16cex:durableId="2471F510" w16cex:dateUtc="2021-06-14T22:32:00Z"/>
  <w16cex:commentExtensible w16cex:durableId="2471FABD" w16cex:dateUtc="2021-06-14T22:56:00Z"/>
  <w16cex:commentExtensible w16cex:durableId="2471FB91" w16cex:dateUtc="2021-06-14T23:00:00Z"/>
  <w16cex:commentExtensible w16cex:durableId="2471F96C" w16cex:dateUtc="2021-06-14T22:31:00Z"/>
  <w16cex:commentExtensible w16cex:durableId="2461D0A6" w16cex:dateUtc="2021-06-02T16:40:00Z"/>
  <w16cex:commentExtensible w16cex:durableId="246AF4C2" w16cex:dateUtc="2021-06-09T15:05:00Z"/>
  <w16cex:commentExtensible w16cex:durableId="24735687" w16cex:dateUtc="2021-06-15T23:40:00Z"/>
  <w16cex:commentExtensible w16cex:durableId="247357E1" w16cex:dateUtc="2021-06-15T23:46:00Z"/>
  <w16cex:commentExtensible w16cex:durableId="24735864" w16cex:dateUtc="2021-06-15T23:48:00Z"/>
  <w16cex:commentExtensible w16cex:durableId="24735883" w16cex:dateUtc="2021-06-15T23:49:00Z"/>
  <w16cex:commentExtensible w16cex:durableId="2471FC34" w16cex:dateUtc="2021-06-14T23:03:00Z"/>
  <w16cex:commentExtensible w16cex:durableId="2471FA1A" w16cex:dateUtc="2021-06-14T22:54:00Z"/>
  <w16cex:commentExtensible w16cex:durableId="246AF548" w16cex:dateUtc="2021-06-09T15:07:00Z"/>
  <w16cex:commentExtensible w16cex:durableId="2471F9FE" w16cex:dateUtc="2021-06-14T22:53:00Z"/>
  <w16cex:commentExtensible w16cex:durableId="2471F9EA" w16cex:dateUtc="2021-06-14T22:53:00Z"/>
  <w16cex:commentExtensible w16cex:durableId="24732228" w16cex:dateUtc="2021-06-15T19:57:00Z"/>
  <w16cex:commentExtensible w16cex:durableId="2473225D" w16cex:dateUtc="2021-06-15T19:58:00Z"/>
  <w16cex:commentExtensible w16cex:durableId="24720F1B" w16cex:dateUtc="2021-06-14T16:16:00Z"/>
  <w16cex:commentExtensible w16cex:durableId="24720C48" w16cex:dateUtc="2021-06-15T00:11:00Z"/>
  <w16cex:commentExtensible w16cex:durableId="24735AEE" w16cex:dateUtc="2021-06-15T23:59:00Z"/>
  <w16cex:commentExtensible w16cex:durableId="24731431" w16cex:dateUtc="2021-06-15T18:57:00Z"/>
  <w16cex:commentExtensible w16cex:durableId="24735DAB" w16cex:dateUtc="2021-06-16T00:11:00Z"/>
  <w16cex:commentExtensible w16cex:durableId="24735D4D" w16cex:dateUtc="2021-06-16T00:09:00Z"/>
  <w16cex:commentExtensible w16cex:durableId="24735D8A" w16cex:dateUtc="2021-06-16T00:10:00Z"/>
  <w16cex:commentExtensible w16cex:durableId="24720C94" w16cex:dateUtc="2021-06-15T00:12:00Z"/>
  <w16cex:commentExtensible w16cex:durableId="24719D07" w16cex:dateUtc="2021-06-14T16:16:00Z"/>
  <w16cex:commentExtensible w16cex:durableId="247323E3" w16cex:dateUtc="2021-06-15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E8972" w16cid:durableId="2471EE5C"/>
  <w16cid:commentId w16cid:paraId="649C6909" w16cid:durableId="2418311F"/>
  <w16cid:commentId w16cid:paraId="271A1CC2" w16cid:durableId="243682FF"/>
  <w16cid:commentId w16cid:paraId="6CFAFE11" w16cid:durableId="2471F296"/>
  <w16cid:commentId w16cid:paraId="7BB70587" w16cid:durableId="2471F3BA"/>
  <w16cid:commentId w16cid:paraId="2F237C43" w16cid:durableId="241832A6"/>
  <w16cid:commentId w16cid:paraId="49889201" w16cid:durableId="2436A9E1"/>
  <w16cid:commentId w16cid:paraId="60633C36" w16cid:durableId="2471F203"/>
  <w16cid:commentId w16cid:paraId="11A1D786" w16cid:durableId="24734C91"/>
  <w16cid:commentId w16cid:paraId="1763C0F4" w16cid:durableId="24734CB9"/>
  <w16cid:commentId w16cid:paraId="4E2EA64B" w16cid:durableId="24735278"/>
  <w16cid:commentId w16cid:paraId="7B45CD94" w16cid:durableId="247324B2"/>
  <w16cid:commentId w16cid:paraId="6A0052F7" w16cid:durableId="247323B9"/>
  <w16cid:commentId w16cid:paraId="085B1C53" w16cid:durableId="247354AD"/>
  <w16cid:commentId w16cid:paraId="61485DD2" w16cid:durableId="2473564C"/>
  <w16cid:commentId w16cid:paraId="4817DD0F" w16cid:durableId="2471F44B"/>
  <w16cid:commentId w16cid:paraId="63DD69A4" w16cid:durableId="24720DEF"/>
  <w16cid:commentId w16cid:paraId="69CEC437" w16cid:durableId="2461CCA3"/>
  <w16cid:commentId w16cid:paraId="5A940CDA" w16cid:durableId="246AF4AF"/>
  <w16cid:commentId w16cid:paraId="2E17D5A5" w16cid:durableId="2471F476"/>
  <w16cid:commentId w16cid:paraId="72689F31" w16cid:durableId="2471F4B5"/>
  <w16cid:commentId w16cid:paraId="5B238F66" w16cid:durableId="2471F510"/>
  <w16cid:commentId w16cid:paraId="6FB71CAD" w16cid:durableId="2471FABD"/>
  <w16cid:commentId w16cid:paraId="42312424" w16cid:durableId="2471FB91"/>
  <w16cid:commentId w16cid:paraId="1DAFAAEE" w16cid:durableId="2471F96C"/>
  <w16cid:commentId w16cid:paraId="0B03252A" w16cid:durableId="2461D0A6"/>
  <w16cid:commentId w16cid:paraId="156B3D18" w16cid:durableId="246AF4C2"/>
  <w16cid:commentId w16cid:paraId="03C3C668" w16cid:durableId="24735687"/>
  <w16cid:commentId w16cid:paraId="10FFF146" w16cid:durableId="247357E1"/>
  <w16cid:commentId w16cid:paraId="7329F5CA" w16cid:durableId="24735864"/>
  <w16cid:commentId w16cid:paraId="5153FA2D" w16cid:durableId="24735883"/>
  <w16cid:commentId w16cid:paraId="0933636F" w16cid:durableId="2471FC34"/>
  <w16cid:commentId w16cid:paraId="385AD4D2" w16cid:durableId="2471FA1A"/>
  <w16cid:commentId w16cid:paraId="38D6FE50" w16cid:durableId="246AF548"/>
  <w16cid:commentId w16cid:paraId="3FC3CF48" w16cid:durableId="2471F9FE"/>
  <w16cid:commentId w16cid:paraId="692306C9" w16cid:durableId="2471F9EA"/>
  <w16cid:commentId w16cid:paraId="1D630504" w16cid:durableId="24732228"/>
  <w16cid:commentId w16cid:paraId="7793617F" w16cid:durableId="2473225D"/>
  <w16cid:commentId w16cid:paraId="58AA02DF" w16cid:durableId="24720F1B"/>
  <w16cid:commentId w16cid:paraId="46C40BE4" w16cid:durableId="24720C48"/>
  <w16cid:commentId w16cid:paraId="2AA5D01C" w16cid:durableId="24735AEE"/>
  <w16cid:commentId w16cid:paraId="595DC8FA" w16cid:durableId="24731431"/>
  <w16cid:commentId w16cid:paraId="383F414C" w16cid:durableId="24735DAB"/>
  <w16cid:commentId w16cid:paraId="7AC411B3" w16cid:durableId="24735D4D"/>
  <w16cid:commentId w16cid:paraId="7932A0BC" w16cid:durableId="24735D8A"/>
  <w16cid:commentId w16cid:paraId="252A544C" w16cid:durableId="24720C94"/>
  <w16cid:commentId w16cid:paraId="267E12F2" w16cid:durableId="24719D07"/>
  <w16cid:commentId w16cid:paraId="2F8A98AB" w16cid:durableId="247323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C17FD" w14:textId="77777777" w:rsidR="00843617" w:rsidRDefault="00843617" w:rsidP="00372DDA">
      <w:r>
        <w:separator/>
      </w:r>
    </w:p>
  </w:endnote>
  <w:endnote w:type="continuationSeparator" w:id="0">
    <w:p w14:paraId="689BCA77" w14:textId="77777777" w:rsidR="00843617" w:rsidRDefault="00843617"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2E3F0A" w14:textId="77777777" w:rsidR="00843617" w:rsidRDefault="00843617" w:rsidP="00372DDA">
      <w:r>
        <w:separator/>
      </w:r>
    </w:p>
  </w:footnote>
  <w:footnote w:type="continuationSeparator" w:id="0">
    <w:p w14:paraId="3C0ABA66" w14:textId="77777777" w:rsidR="00843617" w:rsidRDefault="00843617"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660DC"/>
    <w:rsid w:val="00080EDD"/>
    <w:rsid w:val="00081E62"/>
    <w:rsid w:val="000B0F0D"/>
    <w:rsid w:val="000F0F82"/>
    <w:rsid w:val="000F1FC5"/>
    <w:rsid w:val="00106145"/>
    <w:rsid w:val="00124CED"/>
    <w:rsid w:val="0014278B"/>
    <w:rsid w:val="0015704C"/>
    <w:rsid w:val="001706E9"/>
    <w:rsid w:val="001846C6"/>
    <w:rsid w:val="00186B91"/>
    <w:rsid w:val="00197A1C"/>
    <w:rsid w:val="001A304A"/>
    <w:rsid w:val="001B4B9F"/>
    <w:rsid w:val="001F58F6"/>
    <w:rsid w:val="00216B07"/>
    <w:rsid w:val="0022667F"/>
    <w:rsid w:val="002373FE"/>
    <w:rsid w:val="00237860"/>
    <w:rsid w:val="00240363"/>
    <w:rsid w:val="00261AAC"/>
    <w:rsid w:val="00275051"/>
    <w:rsid w:val="002B44FA"/>
    <w:rsid w:val="002C4E60"/>
    <w:rsid w:val="00321F2A"/>
    <w:rsid w:val="003273B3"/>
    <w:rsid w:val="00337FAD"/>
    <w:rsid w:val="00372DDA"/>
    <w:rsid w:val="00381212"/>
    <w:rsid w:val="00386E1B"/>
    <w:rsid w:val="0039013A"/>
    <w:rsid w:val="003976C8"/>
    <w:rsid w:val="003A1F46"/>
    <w:rsid w:val="003A7140"/>
    <w:rsid w:val="003C0946"/>
    <w:rsid w:val="003E196B"/>
    <w:rsid w:val="003F5C9B"/>
    <w:rsid w:val="003F70AA"/>
    <w:rsid w:val="00454A3D"/>
    <w:rsid w:val="00457C75"/>
    <w:rsid w:val="004D5944"/>
    <w:rsid w:val="004D6160"/>
    <w:rsid w:val="004E0DAE"/>
    <w:rsid w:val="00512C6A"/>
    <w:rsid w:val="0053152E"/>
    <w:rsid w:val="005333C0"/>
    <w:rsid w:val="0054076A"/>
    <w:rsid w:val="00553E10"/>
    <w:rsid w:val="005738DD"/>
    <w:rsid w:val="00581917"/>
    <w:rsid w:val="0059546B"/>
    <w:rsid w:val="0059667C"/>
    <w:rsid w:val="005A63B7"/>
    <w:rsid w:val="005A6A32"/>
    <w:rsid w:val="005D61BE"/>
    <w:rsid w:val="005E5D5E"/>
    <w:rsid w:val="006202C1"/>
    <w:rsid w:val="006216B1"/>
    <w:rsid w:val="00621B1C"/>
    <w:rsid w:val="00626F2D"/>
    <w:rsid w:val="00633B9B"/>
    <w:rsid w:val="00636C2D"/>
    <w:rsid w:val="006846C0"/>
    <w:rsid w:val="006943A3"/>
    <w:rsid w:val="006A3C5E"/>
    <w:rsid w:val="006A7615"/>
    <w:rsid w:val="006C4E78"/>
    <w:rsid w:val="006C520D"/>
    <w:rsid w:val="006D3EAD"/>
    <w:rsid w:val="006D5D27"/>
    <w:rsid w:val="006E317E"/>
    <w:rsid w:val="006F47E9"/>
    <w:rsid w:val="0070701F"/>
    <w:rsid w:val="00707580"/>
    <w:rsid w:val="00716E7C"/>
    <w:rsid w:val="007178A1"/>
    <w:rsid w:val="00724753"/>
    <w:rsid w:val="00725F4D"/>
    <w:rsid w:val="00737C2F"/>
    <w:rsid w:val="00741136"/>
    <w:rsid w:val="00743911"/>
    <w:rsid w:val="00744B37"/>
    <w:rsid w:val="007521D6"/>
    <w:rsid w:val="00762092"/>
    <w:rsid w:val="00762D42"/>
    <w:rsid w:val="007809DC"/>
    <w:rsid w:val="00796583"/>
    <w:rsid w:val="007B22E7"/>
    <w:rsid w:val="007B46EC"/>
    <w:rsid w:val="007B4DA2"/>
    <w:rsid w:val="007C17EF"/>
    <w:rsid w:val="007E1B09"/>
    <w:rsid w:val="00827ACB"/>
    <w:rsid w:val="008413EC"/>
    <w:rsid w:val="00843617"/>
    <w:rsid w:val="00847B06"/>
    <w:rsid w:val="008673C5"/>
    <w:rsid w:val="00867C19"/>
    <w:rsid w:val="008737E2"/>
    <w:rsid w:val="008D0E60"/>
    <w:rsid w:val="008E544E"/>
    <w:rsid w:val="008F2E25"/>
    <w:rsid w:val="00903C53"/>
    <w:rsid w:val="0092079B"/>
    <w:rsid w:val="00924C06"/>
    <w:rsid w:val="00927DF1"/>
    <w:rsid w:val="009346B7"/>
    <w:rsid w:val="009659A7"/>
    <w:rsid w:val="009809EF"/>
    <w:rsid w:val="00984AE7"/>
    <w:rsid w:val="009916B4"/>
    <w:rsid w:val="009B437B"/>
    <w:rsid w:val="009B52DF"/>
    <w:rsid w:val="009C5BB2"/>
    <w:rsid w:val="009D3BBF"/>
    <w:rsid w:val="009D62D5"/>
    <w:rsid w:val="00A001C6"/>
    <w:rsid w:val="00A07BB9"/>
    <w:rsid w:val="00A11F46"/>
    <w:rsid w:val="00A12A7D"/>
    <w:rsid w:val="00A14B4E"/>
    <w:rsid w:val="00A20406"/>
    <w:rsid w:val="00A579CB"/>
    <w:rsid w:val="00A850BB"/>
    <w:rsid w:val="00A85784"/>
    <w:rsid w:val="00A85974"/>
    <w:rsid w:val="00A93D19"/>
    <w:rsid w:val="00A95B39"/>
    <w:rsid w:val="00A97ADC"/>
    <w:rsid w:val="00AB1FB6"/>
    <w:rsid w:val="00AB4990"/>
    <w:rsid w:val="00AB5D48"/>
    <w:rsid w:val="00AC07B7"/>
    <w:rsid w:val="00AD49E9"/>
    <w:rsid w:val="00AE7EDA"/>
    <w:rsid w:val="00AF1705"/>
    <w:rsid w:val="00B0444B"/>
    <w:rsid w:val="00B17865"/>
    <w:rsid w:val="00B65A33"/>
    <w:rsid w:val="00B96B7C"/>
    <w:rsid w:val="00BA7437"/>
    <w:rsid w:val="00BB6A8D"/>
    <w:rsid w:val="00BD396E"/>
    <w:rsid w:val="00BE296A"/>
    <w:rsid w:val="00BF7CCD"/>
    <w:rsid w:val="00C23189"/>
    <w:rsid w:val="00C36CA7"/>
    <w:rsid w:val="00C66CDA"/>
    <w:rsid w:val="00C76238"/>
    <w:rsid w:val="00C765E7"/>
    <w:rsid w:val="00CC0A40"/>
    <w:rsid w:val="00D06CD4"/>
    <w:rsid w:val="00D12298"/>
    <w:rsid w:val="00D14EFD"/>
    <w:rsid w:val="00D17773"/>
    <w:rsid w:val="00D20B38"/>
    <w:rsid w:val="00D33F00"/>
    <w:rsid w:val="00D44336"/>
    <w:rsid w:val="00D4439A"/>
    <w:rsid w:val="00D46F6C"/>
    <w:rsid w:val="00D50E41"/>
    <w:rsid w:val="00D513C9"/>
    <w:rsid w:val="00D53365"/>
    <w:rsid w:val="00D86096"/>
    <w:rsid w:val="00D875FB"/>
    <w:rsid w:val="00DA18B8"/>
    <w:rsid w:val="00DB42D9"/>
    <w:rsid w:val="00DB73CB"/>
    <w:rsid w:val="00DD4878"/>
    <w:rsid w:val="00DE0AED"/>
    <w:rsid w:val="00DE273D"/>
    <w:rsid w:val="00DE54E4"/>
    <w:rsid w:val="00DE7590"/>
    <w:rsid w:val="00DF4329"/>
    <w:rsid w:val="00E217A2"/>
    <w:rsid w:val="00E37454"/>
    <w:rsid w:val="00E458FD"/>
    <w:rsid w:val="00E52EFB"/>
    <w:rsid w:val="00E76AA5"/>
    <w:rsid w:val="00E853B9"/>
    <w:rsid w:val="00E87C0A"/>
    <w:rsid w:val="00EC7D9F"/>
    <w:rsid w:val="00ED075F"/>
    <w:rsid w:val="00ED0CBB"/>
    <w:rsid w:val="00ED2C76"/>
    <w:rsid w:val="00ED522B"/>
    <w:rsid w:val="00EE1601"/>
    <w:rsid w:val="00EE1C5D"/>
    <w:rsid w:val="00EE3EC3"/>
    <w:rsid w:val="00F01580"/>
    <w:rsid w:val="00F2470E"/>
    <w:rsid w:val="00F34CF3"/>
    <w:rsid w:val="00F6668B"/>
    <w:rsid w:val="00F750C6"/>
    <w:rsid w:val="00F77965"/>
    <w:rsid w:val="00F912BC"/>
    <w:rsid w:val="00F948DB"/>
    <w:rsid w:val="00FA57A1"/>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23</Pages>
  <Words>26625</Words>
  <Characters>151769</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Microsoft Office User</cp:lastModifiedBy>
  <cp:revision>14</cp:revision>
  <cp:lastPrinted>2021-06-01T13:43:00Z</cp:lastPrinted>
  <dcterms:created xsi:type="dcterms:W3CDTF">2021-06-04T14:07:00Z</dcterms:created>
  <dcterms:modified xsi:type="dcterms:W3CDTF">2021-06-16T00:11:00Z</dcterms:modified>
</cp:coreProperties>
</file>